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E8FEA58" w14:textId="2E509361" w:rsidR="003C249F" w:rsidRDefault="00766C31" w:rsidP="0019115C">
      <w:pPr>
        <w:pStyle w:val="Overskrift1"/>
      </w:pPr>
      <w:r>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65EE28C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security net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take</w:t>
      </w:r>
      <w:r w:rsidR="003E1EBB">
        <w:rPr>
          <w:sz w:val="24"/>
          <w:szCs w:val="24"/>
        </w:rPr>
        <w:t>s</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p>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p>
    <w:p w14:paraId="60B9F10A" w14:textId="68732158"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FC2EF0" w:rsidRPr="00AB3D2F">
        <w:rPr>
          <w:sz w:val="24"/>
          <w:szCs w:val="24"/>
        </w:rPr>
        <w:t>:</w:t>
      </w:r>
    </w:p>
    <w:p w14:paraId="751F04DE" w14:textId="57D909AD" w:rsidR="00794ED8" w:rsidRPr="00AB3D2F" w:rsidRDefault="00F548BE" w:rsidP="00EA455C">
      <w:pPr>
        <w:rPr>
          <w:sz w:val="24"/>
          <w:szCs w:val="24"/>
        </w:rPr>
      </w:pPr>
      <w:r w:rsidRPr="00AB3D2F">
        <w:rPr>
          <w:noProof/>
          <w:sz w:val="24"/>
          <w:szCs w:val="24"/>
        </w:rPr>
        <w:lastRenderedPageBreak/>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20130" cy="3776980"/>
                    </a:xfrm>
                    <a:prstGeom prst="rect">
                      <a:avLst/>
                    </a:prstGeom>
                  </pic:spPr>
                </pic:pic>
              </a:graphicData>
            </a:graphic>
          </wp:inline>
        </w:drawing>
      </w:r>
    </w:p>
    <w:p w14:paraId="48C58140" w14:textId="0340C6C9" w:rsidR="001C1D6F" w:rsidRPr="00AB3D2F" w:rsidRDefault="00843391" w:rsidP="00A85823">
      <w:pPr>
        <w:spacing w:line="360" w:lineRule="auto"/>
        <w:rPr>
          <w:sz w:val="24"/>
          <w:szCs w:val="24"/>
        </w:rPr>
      </w:pPr>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plot below gives an idea of how often the wage has increased by more than two percent. </w:t>
      </w:r>
    </w:p>
    <w:p w14:paraId="72CEA693" w14:textId="735020DC" w:rsidR="003107E3" w:rsidRPr="00AB3D2F" w:rsidRDefault="008D60D9" w:rsidP="00A85823">
      <w:pPr>
        <w:spacing w:line="360" w:lineRule="auto"/>
        <w:rPr>
          <w:sz w:val="24"/>
          <w:szCs w:val="24"/>
        </w:rPr>
      </w:pPr>
      <w:r w:rsidRPr="00AB3D2F">
        <w:rPr>
          <w:noProof/>
          <w:sz w:val="24"/>
          <w:szCs w:val="24"/>
        </w:rPr>
        <w:lastRenderedPageBreak/>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and thereby make the fall in the compensation rate even 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w:t>
      </w:r>
      <w:r w:rsidR="004C59CA" w:rsidRPr="00AB3D2F">
        <w:rPr>
          <w:sz w:val="24"/>
          <w:szCs w:val="24"/>
        </w:rPr>
        <w:lastRenderedPageBreak/>
        <w:t xml:space="preserve">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r>
        <w:t>Section 2: Lit review</w:t>
      </w:r>
    </w:p>
    <w:p w14:paraId="3D6E0714" w14:textId="41125D49" w:rsidR="00C30065" w:rsidRDefault="00C30065" w:rsidP="00C30065"/>
    <w:p w14:paraId="78919D3F" w14:textId="62FE25A4"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 xml:space="preserve">to the main view of obtaining disutility from work, thereby making income associated with work the only factor when choosing to go into employment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between unemployment benefits and work incentives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490AD0D5"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a lot </w:t>
      </w:r>
      <w:r w:rsidR="003D1361" w:rsidRPr="00AB3D2F">
        <w:rPr>
          <w:sz w:val="24"/>
          <w:szCs w:val="24"/>
        </w:rPr>
        <w:t>lower</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D058B9">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C0064B1"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0"/>
      <w:commentRangeStart w:id="1"/>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0"/>
      <w:r w:rsidR="009042A8">
        <w:rPr>
          <w:rStyle w:val="Kommentarhenvisning"/>
        </w:rPr>
        <w:commentReference w:id="0"/>
      </w:r>
      <w:commentRangeEnd w:id="1"/>
      <w:r w:rsidR="00BB0046">
        <w:rPr>
          <w:rStyle w:val="Kommentarhenvisning"/>
        </w:rPr>
        <w:commentReference w:id="1"/>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r w:rsidRPr="00AB3D2F">
        <w:rPr>
          <w:sz w:val="24"/>
          <w:szCs w:val="24"/>
        </w:rPr>
        <w:lastRenderedPageBreak/>
        <w:t>Now 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239E50C2"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concludes that based on new literature the estimate of the approach effect</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effect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effect</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A769936"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630D7D51"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individuals expected reaction to </w:t>
      </w:r>
      <w:proofErr w:type="gramStart"/>
      <w:r w:rsidR="005423B4" w:rsidRPr="00AB3D2F">
        <w:rPr>
          <w:sz w:val="24"/>
          <w:szCs w:val="24"/>
        </w:rPr>
        <w:t>changes</w:t>
      </w:r>
      <w:proofErr w:type="gramEnd"/>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37DC9E13" w:rsidR="00262F3F" w:rsidRDefault="00CF51F3" w:rsidP="00CF51F3">
      <w:pPr>
        <w:pStyle w:val="Overskrift1"/>
      </w:pPr>
      <w:r>
        <w:t>Section 3</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2"/>
      <w:r w:rsidR="00E83A4D" w:rsidRPr="00AB3D2F">
        <w:rPr>
          <w:sz w:val="24"/>
          <w:szCs w:val="24"/>
        </w:rPr>
        <w:t>Cash-benefits</w:t>
      </w:r>
      <w:commentRangeEnd w:id="2"/>
      <w:r w:rsidR="00E83A4D" w:rsidRPr="00AB3D2F">
        <w:rPr>
          <w:rStyle w:val="Kommentarhenvisning"/>
          <w:sz w:val="24"/>
          <w:szCs w:val="24"/>
        </w:rPr>
        <w:commentReference w:id="2"/>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56052FDA"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un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3"/>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3"/>
      <w:r w:rsidR="00360517" w:rsidRPr="00AB3D2F">
        <w:rPr>
          <w:rStyle w:val="Kommentarhenvisning"/>
          <w:sz w:val="24"/>
          <w:szCs w:val="24"/>
        </w:rPr>
        <w:commentReference w:id="3"/>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2E211724"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 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4"/>
      <w:r w:rsidRPr="00AB3D2F">
        <w:rPr>
          <w:sz w:val="24"/>
          <w:szCs w:val="24"/>
        </w:rPr>
        <w:t xml:space="preserve">years.  </w:t>
      </w:r>
      <w:commentRangeEnd w:id="4"/>
      <w:r w:rsidR="00C632AF" w:rsidRPr="00AB3D2F">
        <w:rPr>
          <w:rStyle w:val="Kommentarhenvisning"/>
          <w:sz w:val="24"/>
          <w:szCs w:val="24"/>
        </w:rPr>
        <w:commentReference w:id="4"/>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17B38ED9" w:rsidR="003D4B98" w:rsidRPr="00AB3D2F" w:rsidRDefault="003D4B98" w:rsidP="003C249F">
      <w:pPr>
        <w:pStyle w:val="Listeafsnit"/>
        <w:numPr>
          <w:ilvl w:val="0"/>
          <w:numId w:val="3"/>
        </w:numPr>
        <w:spacing w:line="360" w:lineRule="auto"/>
        <w:rPr>
          <w:sz w:val="24"/>
          <w:szCs w:val="24"/>
        </w:rPr>
      </w:pPr>
      <w:r w:rsidRPr="00AB3D2F">
        <w:rPr>
          <w:sz w:val="24"/>
          <w:szCs w:val="24"/>
        </w:rPr>
        <w:t xml:space="preserve">The exit rate is the same just before joining the insurance program as right after. Meaning the green and red line should meet at week 0 </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4452F1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i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in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2D0C6AFF" w:rsidR="004D12B6" w:rsidRPr="00AB3D2F" w:rsidRDefault="00B40CDF" w:rsidP="004D12B6">
      <w:pPr>
        <w:spacing w:line="360" w:lineRule="auto"/>
        <w:rPr>
          <w:sz w:val="24"/>
          <w:szCs w:val="24"/>
        </w:rPr>
      </w:pPr>
      <w:r w:rsidRPr="00AB3D2F">
        <w:rPr>
          <w:sz w:val="24"/>
          <w:szCs w:val="24"/>
        </w:rPr>
        <w:t>In section 2 it was made clear that the approach effect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effect when changing the level of income insurance, the two newest studies </w:t>
      </w:r>
      <w:commentRangeStart w:id="5"/>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5"/>
      <w:r w:rsidR="00360517" w:rsidRPr="00AB3D2F">
        <w:rPr>
          <w:rStyle w:val="Kommentarhenvisning"/>
          <w:sz w:val="24"/>
          <w:szCs w:val="24"/>
        </w:rPr>
        <w:commentReference w:id="5"/>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9F5BDB" w:rsidRPr="00AB3D2F">
        <w:rPr>
          <w:sz w:val="24"/>
          <w:szCs w:val="24"/>
        </w:rPr>
        <w:t>They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01CD2304"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both the literature available at the time the model was built, as well as newer literature. As noted in section 2 newer literature ar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r>
        <w:t>Macroeconomic effects</w:t>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lastRenderedPageBreak/>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6"/>
      <w:r w:rsidR="00906730" w:rsidRPr="00AB3D2F">
        <w:rPr>
          <w:sz w:val="24"/>
          <w:szCs w:val="24"/>
        </w:rPr>
        <w:t>period</w:t>
      </w:r>
      <w:r w:rsidR="005E1037" w:rsidRPr="00AB3D2F">
        <w:rPr>
          <w:sz w:val="24"/>
          <w:szCs w:val="24"/>
        </w:rPr>
        <w:t xml:space="preserve">. </w:t>
      </w:r>
      <w:commentRangeEnd w:id="6"/>
      <w:r w:rsidR="009820B4" w:rsidRPr="00AB3D2F">
        <w:rPr>
          <w:rStyle w:val="Kommentarhenvisning"/>
          <w:sz w:val="24"/>
          <w:szCs w:val="24"/>
        </w:rPr>
        <w:commentReference w:id="6"/>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7"/>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7"/>
      <w:r w:rsidR="004C7B41">
        <w:rPr>
          <w:rStyle w:val="Kommentarhenvisning"/>
        </w:rPr>
        <w:commentReference w:id="7"/>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t>
      </w:r>
      <w:r w:rsidR="00546FE1" w:rsidRPr="00AB3D2F">
        <w:rPr>
          <w:sz w:val="24"/>
          <w:szCs w:val="24"/>
        </w:rPr>
        <w:lastRenderedPageBreak/>
        <w:t>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commentRangeStart w:id="8"/>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commentRangeEnd w:id="8"/>
      <w:r w:rsidR="00F30E7B" w:rsidRPr="00AB3D2F">
        <w:rPr>
          <w:rStyle w:val="Kommentarhenvisning"/>
          <w:sz w:val="24"/>
          <w:szCs w:val="24"/>
        </w:rPr>
        <w:commentReference w:id="8"/>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w:t>
      </w:r>
      <w:r w:rsidR="00174C5E" w:rsidRPr="00AB3D2F">
        <w:rPr>
          <w:sz w:val="24"/>
          <w:szCs w:val="24"/>
        </w:rPr>
        <w:lastRenderedPageBreak/>
        <w:t xml:space="preserve">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commentRangeStart w:id="9"/>
      <w:r>
        <w:t>Fundamental equations in baseline model</w:t>
      </w:r>
      <w:commentRangeEnd w:id="9"/>
      <w:r w:rsidR="00BB0046">
        <w:rPr>
          <w:rStyle w:val="Kommentarhenvisning"/>
          <w:rFonts w:asciiTheme="minorHAnsi" w:eastAsiaTheme="minorHAnsi" w:hAnsiTheme="minorHAnsi" w:cstheme="minorBidi"/>
          <w:color w:val="auto"/>
        </w:rPr>
        <w:commentReference w:id="9"/>
      </w:r>
    </w:p>
    <w:p w14:paraId="1548A94A" w14:textId="1F933282" w:rsidR="006C3D5A" w:rsidRDefault="006C3D5A" w:rsidP="006C3D5A"/>
    <w:p w14:paraId="37B7CD33" w14:textId="4F7E8361" w:rsidR="003205F7" w:rsidRPr="00AB3D2F" w:rsidRDefault="003205F7" w:rsidP="006342B2">
      <w:pPr>
        <w:spacing w:line="360" w:lineRule="auto"/>
        <w:rPr>
          <w:rFonts w:cstheme="minorHAnsi"/>
          <w:sz w:val="24"/>
          <w:szCs w:val="24"/>
        </w:rPr>
      </w:pPr>
      <w:commentRangeStart w:id="10"/>
      <w:commentRangeStart w:id="11"/>
      <w:commentRangeStart w:id="12"/>
      <w:commentRangeStart w:id="13"/>
      <w:r w:rsidRPr="00AB3D2F">
        <w:rPr>
          <w:rFonts w:cstheme="minorHAnsi"/>
          <w:sz w:val="24"/>
          <w:szCs w:val="24"/>
        </w:rPr>
        <w:t xml:space="preserve">One of the central aspects of this paper is to find the effect of income insurance on unemployment, </w:t>
      </w:r>
      <w:r w:rsidR="00933BEF">
        <w:rPr>
          <w:rFonts w:cstheme="minorHAnsi"/>
          <w:sz w:val="24"/>
          <w:szCs w:val="24"/>
        </w:rPr>
        <w:t>in the model</w:t>
      </w:r>
      <w:r w:rsidRPr="00AB3D2F">
        <w:rPr>
          <w:rFonts w:cstheme="minorHAnsi"/>
          <w:sz w:val="24"/>
          <w:szCs w:val="24"/>
        </w:rPr>
        <w:t xml:space="preserve"> unemployment </w:t>
      </w:r>
      <w:r w:rsidR="00933BEF">
        <w:rPr>
          <w:rFonts w:cstheme="minorHAnsi"/>
          <w:sz w:val="24"/>
          <w:szCs w:val="24"/>
        </w:rPr>
        <w:t>is defined as</w:t>
      </w:r>
      <w:r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179BE8D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the post-Keynesian theory </w:t>
      </w:r>
      <w:r w:rsidR="00933BEF">
        <w:rPr>
          <w:rFonts w:eastAsiaTheme="minorEastAsia" w:cstheme="minorHAnsi"/>
          <w:sz w:val="24"/>
          <w:szCs w:val="24"/>
        </w:rPr>
        <w:t>suggests that the economy is</w:t>
      </w:r>
      <w:r w:rsidR="00E47E6F" w:rsidRPr="00AB3D2F">
        <w:rPr>
          <w:rFonts w:eastAsiaTheme="minorEastAsia" w:cstheme="minorHAnsi"/>
          <w:sz w:val="24"/>
          <w:szCs w:val="24"/>
        </w:rPr>
        <w:t xml:space="preserve"> mostly demand driven, therefor th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6A972426"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this is split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lastRenderedPageBreak/>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03CF6EE2" w14:textId="1A8F9924" w:rsidR="00173422" w:rsidRPr="00AB3D2F" w:rsidRDefault="00173422" w:rsidP="005B6B82">
      <w:pPr>
        <w:rPr>
          <w:rFonts w:cstheme="minorHAnsi"/>
          <w:sz w:val="24"/>
          <w:szCs w:val="24"/>
        </w:rPr>
      </w:pPr>
    </w:p>
    <w:p w14:paraId="58F4ACAA" w14:textId="2ECE2BA6" w:rsidR="00AE3754" w:rsidRPr="00AB3D2F" w:rsidRDefault="00094148" w:rsidP="00BB0046">
      <w:pPr>
        <w:spacing w:line="360" w:lineRule="auto"/>
        <w:rPr>
          <w:rFonts w:cstheme="minorHAnsi"/>
          <w:sz w:val="24"/>
          <w:szCs w:val="24"/>
        </w:rPr>
      </w:pPr>
      <w:r w:rsidRPr="00AB3D2F">
        <w:rPr>
          <w:rFonts w:cstheme="minorHAnsi"/>
          <w:sz w:val="24"/>
          <w:szCs w:val="24"/>
        </w:rPr>
        <w:t xml:space="preserve">In appendix we have included a </w:t>
      </w:r>
      <w:commentRangeStart w:id="14"/>
      <w:r w:rsidRPr="00AB3D2F">
        <w:rPr>
          <w:rFonts w:cstheme="minorHAnsi"/>
          <w:sz w:val="24"/>
          <w:szCs w:val="24"/>
        </w:rPr>
        <w:t xml:space="preserve">DAG </w:t>
      </w:r>
      <w:commentRangeEnd w:id="14"/>
      <w:r w:rsidR="00BB0046">
        <w:rPr>
          <w:rStyle w:val="Kommentarhenvisning"/>
        </w:rPr>
        <w:commentReference w:id="14"/>
      </w:r>
      <w:r w:rsidRPr="00AB3D2F">
        <w:rPr>
          <w:rFonts w:cstheme="minorHAnsi"/>
          <w:sz w:val="24"/>
          <w:szCs w:val="24"/>
        </w:rPr>
        <w:t>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commentRangeEnd w:id="10"/>
      <w:r w:rsidR="00044DFB" w:rsidRPr="00AB3D2F">
        <w:rPr>
          <w:rStyle w:val="Kommentarhenvisning"/>
          <w:rFonts w:cstheme="minorHAnsi"/>
          <w:sz w:val="24"/>
          <w:szCs w:val="24"/>
        </w:rPr>
        <w:commentReference w:id="10"/>
      </w:r>
      <w:commentRangeEnd w:id="11"/>
      <w:r w:rsidR="00251655">
        <w:rPr>
          <w:rStyle w:val="Kommentarhenvisning"/>
        </w:rPr>
        <w:commentReference w:id="11"/>
      </w:r>
      <w:commentRangeEnd w:id="12"/>
      <w:r w:rsidR="00933BEF">
        <w:rPr>
          <w:rStyle w:val="Kommentarhenvisning"/>
        </w:rPr>
        <w:commentReference w:id="12"/>
      </w:r>
      <w:commentRangeEnd w:id="13"/>
      <w:r w:rsidR="00904699">
        <w:rPr>
          <w:rStyle w:val="Kommentarhenvisning"/>
        </w:rPr>
        <w:commentReference w:id="13"/>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6FE3F187" w14:textId="4E009304" w:rsidR="005B6B82" w:rsidRPr="00AB3D2F" w:rsidRDefault="00117995"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 xml:space="preserve"> +</m:t>
          </m:r>
          <m:d>
            <m:dPr>
              <m:ctrlPr>
                <w:rPr>
                  <w:rFonts w:ascii="Cambria Math" w:hAnsi="Cambria Math" w:cstheme="minorHAnsi"/>
                  <w:i/>
                  <w:sz w:val="24"/>
                  <w:szCs w:val="24"/>
                </w:rPr>
              </m:ctrlPr>
            </m:dPr>
            <m:e>
              <m:r>
                <w:rPr>
                  <w:rFonts w:ascii="Cambria Math" w:hAnsi="Cambria Math" w:cstheme="minorHAnsi"/>
                  <w:sz w:val="24"/>
                  <w:szCs w:val="24"/>
                </w:rPr>
                <m:t>statreg+stattilpas</m:t>
              </m:r>
            </m:e>
          </m:d>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5"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15"/>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w:t>
      </w:r>
      <w:r w:rsidRPr="00AB3D2F">
        <w:rPr>
          <w:rFonts w:cstheme="minorHAnsi"/>
          <w:sz w:val="24"/>
          <w:szCs w:val="24"/>
        </w:rPr>
        <w:lastRenderedPageBreak/>
        <w:t xml:space="preserve">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16"/>
      <w:r w:rsidRPr="00AB3D2F">
        <w:rPr>
          <w:rFonts w:cstheme="minorHAnsi"/>
          <w:sz w:val="24"/>
          <w:szCs w:val="24"/>
        </w:rPr>
        <w:t>less</w:t>
      </w:r>
      <w:commentRangeEnd w:id="16"/>
      <w:r w:rsidRPr="00AB3D2F">
        <w:rPr>
          <w:rStyle w:val="Kommentarhenvisning"/>
          <w:rFonts w:cstheme="minorHAnsi"/>
          <w:sz w:val="24"/>
          <w:szCs w:val="24"/>
        </w:rPr>
        <w:commentReference w:id="16"/>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17"/>
      <w:r w:rsidRPr="00AB3D2F">
        <w:rPr>
          <w:rFonts w:cstheme="minorHAnsi"/>
          <w:sz w:val="24"/>
          <w:szCs w:val="24"/>
        </w:rPr>
        <w:t>insurance rate</w:t>
      </w:r>
      <w:r w:rsidR="007A68BD" w:rsidRPr="00AB3D2F">
        <w:rPr>
          <w:rFonts w:cstheme="minorHAnsi"/>
          <w:sz w:val="24"/>
          <w:szCs w:val="24"/>
        </w:rPr>
        <w:t xml:space="preserve"> </w:t>
      </w:r>
      <w:commentRangeEnd w:id="17"/>
      <w:r w:rsidR="007A68BD" w:rsidRPr="00AB3D2F">
        <w:rPr>
          <w:rStyle w:val="Kommentarhenvisning"/>
          <w:rFonts w:cstheme="minorHAnsi"/>
          <w:sz w:val="24"/>
          <w:szCs w:val="24"/>
        </w:rPr>
        <w:commentReference w:id="17"/>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xml:space="preserve">, this summarizes the demand channel created in the </w:t>
      </w:r>
      <w:r w:rsidR="000C24CF" w:rsidRPr="00AB3D2F">
        <w:rPr>
          <w:rFonts w:cstheme="minorHAnsi"/>
          <w:sz w:val="24"/>
          <w:szCs w:val="24"/>
        </w:rPr>
        <w:lastRenderedPageBreak/>
        <w:t>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18"/>
      <w:r w:rsidRPr="00AB3D2F">
        <w:rPr>
          <w:rFonts w:cstheme="minorHAnsi"/>
          <w:sz w:val="24"/>
          <w:szCs w:val="24"/>
        </w:rPr>
        <w:t xml:space="preserve">government net lending. </w:t>
      </w:r>
      <w:commentRangeEnd w:id="18"/>
      <w:r w:rsidR="00C57F78" w:rsidRPr="00AB3D2F">
        <w:rPr>
          <w:rStyle w:val="Kommentarhenvisning"/>
          <w:rFonts w:cstheme="minorHAnsi"/>
          <w:sz w:val="24"/>
          <w:szCs w:val="24"/>
        </w:rPr>
        <w:commentReference w:id="18"/>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7A901CD"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 xml:space="preserve">figur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13D487CA" w14:textId="0155F49D" w:rsidR="00C12A03" w:rsidRDefault="00F13439" w:rsidP="00F13439">
      <w:pPr>
        <w:spacing w:line="360" w:lineRule="auto"/>
      </w:pPr>
      <w:r w:rsidRPr="00F13439">
        <w:rPr>
          <w:noProof/>
        </w:rPr>
        <w:lastRenderedPageBreak/>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553A3962" w14:textId="1136EF1C" w:rsidR="00F010F8" w:rsidRDefault="00A02C56" w:rsidP="00CE448D">
      <w:pPr>
        <w:spacing w:line="360" w:lineRule="auto"/>
      </w:pPr>
      <w:r w:rsidRPr="00A02C56">
        <w:rPr>
          <w:noProof/>
        </w:rPr>
        <w:lastRenderedPageBreak/>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569970"/>
                    </a:xfrm>
                    <a:prstGeom prst="rect">
                      <a:avLst/>
                    </a:prstGeom>
                  </pic:spPr>
                </pic:pic>
              </a:graphicData>
            </a:graphic>
          </wp:inline>
        </w:drawing>
      </w:r>
    </w:p>
    <w:p w14:paraId="4F6DADB0" w14:textId="0ABA0BCE" w:rsidR="0078484D" w:rsidRPr="00AC0541" w:rsidRDefault="00B91883" w:rsidP="0078484D">
      <w:pPr>
        <w:spacing w:line="360" w:lineRule="auto"/>
        <w:rPr>
          <w:sz w:val="24"/>
          <w:szCs w:val="24"/>
        </w:rPr>
      </w:pPr>
      <w:r w:rsidRPr="00AC0541">
        <w:rPr>
          <w:sz w:val="24"/>
          <w:szCs w:val="24"/>
        </w:rPr>
        <w:t xml:space="preserve">We can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w:t>
      </w:r>
      <w:r w:rsidR="003D40B6" w:rsidRPr="00AC0541">
        <w:rPr>
          <w:sz w:val="24"/>
          <w:szCs w:val="24"/>
        </w:rPr>
        <w:lastRenderedPageBreak/>
        <w:t xml:space="preserve">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2C3D1799" w:rsidR="006C4623" w:rsidRPr="00AC0541" w:rsidRDefault="000914E4" w:rsidP="0078484D">
      <w:pPr>
        <w:spacing w:line="360" w:lineRule="auto"/>
        <w:rPr>
          <w:sz w:val="24"/>
          <w:szCs w:val="24"/>
        </w:rPr>
      </w:pPr>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commentRangeStart w:id="19"/>
      <w:r w:rsidR="007D0CB8" w:rsidRPr="00AC0541">
        <w:rPr>
          <w:sz w:val="24"/>
          <w:szCs w:val="24"/>
        </w:rPr>
        <w:t>insurance</w:t>
      </w:r>
      <w:commentRangeEnd w:id="19"/>
      <w:r w:rsidR="00172AD0" w:rsidRPr="00AC0541">
        <w:rPr>
          <w:rStyle w:val="Kommentarhenvisning"/>
          <w:sz w:val="24"/>
          <w:szCs w:val="24"/>
        </w:rPr>
        <w:commentReference w:id="19"/>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below. </w:t>
      </w:r>
    </w:p>
    <w:p w14:paraId="426BB031" w14:textId="2E6CFC16" w:rsidR="00B373E3" w:rsidRDefault="00A02C56" w:rsidP="0078484D">
      <w:pPr>
        <w:spacing w:line="360" w:lineRule="auto"/>
      </w:pPr>
      <w:r w:rsidRPr="00A02C56">
        <w:rPr>
          <w:noProof/>
        </w:rPr>
        <w:lastRenderedPageBreak/>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4584AC4C" w14:textId="4FC4CF66" w:rsidR="00C04F99" w:rsidRDefault="00A02C56" w:rsidP="0078484D">
      <w:pPr>
        <w:spacing w:line="360" w:lineRule="auto"/>
      </w:pPr>
      <w:r w:rsidRPr="00A02C56">
        <w:rPr>
          <w:noProof/>
        </w:rPr>
        <w:lastRenderedPageBreak/>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686050"/>
                    </a:xfrm>
                    <a:prstGeom prst="rect">
                      <a:avLst/>
                    </a:prstGeom>
                  </pic:spPr>
                </pic:pic>
              </a:graphicData>
            </a:graphic>
          </wp:inline>
        </w:drawing>
      </w:r>
    </w:p>
    <w:p w14:paraId="02DEC824" w14:textId="02A10D74"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20"/>
      <w:commentRangeStart w:id="21"/>
      <w:r w:rsidR="00410595" w:rsidRPr="00AC0541">
        <w:rPr>
          <w:sz w:val="24"/>
          <w:szCs w:val="24"/>
        </w:rPr>
        <w:t xml:space="preserve">appendix </w:t>
      </w:r>
      <w:commentRangeEnd w:id="20"/>
      <w:r w:rsidR="00410595" w:rsidRPr="00AC0541">
        <w:rPr>
          <w:rStyle w:val="Kommentarhenvisning"/>
          <w:sz w:val="24"/>
          <w:szCs w:val="24"/>
        </w:rPr>
        <w:commentReference w:id="20"/>
      </w:r>
      <w:commentRangeEnd w:id="21"/>
      <w:r w:rsidR="00C04157" w:rsidRPr="00AC0541">
        <w:rPr>
          <w:rStyle w:val="Kommentarhenvisning"/>
          <w:sz w:val="24"/>
          <w:szCs w:val="24"/>
        </w:rPr>
        <w:commentReference w:id="21"/>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lastRenderedPageBreak/>
        <w:t>Scenario 2 Including income insurance in the wage negotiations</w:t>
      </w:r>
    </w:p>
    <w:p w14:paraId="330CF759" w14:textId="77777777" w:rsidR="006078BF" w:rsidRPr="00267CBC" w:rsidRDefault="006078BF" w:rsidP="00DC2929"/>
    <w:p w14:paraId="19D83222" w14:textId="59BCC2D3"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which is set by the labor unions going into the wage negotiations. 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un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xml:space="preserve">% of the wag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22"/>
      <w:r w:rsidR="001A7BAE" w:rsidRPr="00AC0541">
        <w:rPr>
          <w:sz w:val="24"/>
          <w:szCs w:val="24"/>
        </w:rPr>
        <w:t>wages</w:t>
      </w:r>
      <w:commentRangeEnd w:id="22"/>
      <w:r w:rsidR="00BF11E0" w:rsidRPr="00AC0541">
        <w:rPr>
          <w:rStyle w:val="Kommentarhenvisning"/>
          <w:sz w:val="24"/>
          <w:szCs w:val="24"/>
        </w:rPr>
        <w:commentReference w:id="22"/>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35BC29AD" w14:textId="76DE852F" w:rsidR="001A7BAE" w:rsidRDefault="00A02C56" w:rsidP="00DC2929">
      <w:pPr>
        <w:spacing w:line="360" w:lineRule="auto"/>
      </w:pPr>
      <w:r w:rsidRPr="00A02C56">
        <w:rPr>
          <w:noProof/>
        </w:rPr>
        <w:lastRenderedPageBreak/>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600325"/>
                    </a:xfrm>
                    <a:prstGeom prst="rect">
                      <a:avLst/>
                    </a:prstGeom>
                  </pic:spPr>
                </pic:pic>
              </a:graphicData>
            </a:graphic>
          </wp:inline>
        </w:drawing>
      </w:r>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23"/>
      <w:commentRangeStart w:id="24"/>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23"/>
      <w:r w:rsidR="00D74D8E" w:rsidRPr="00AC0541">
        <w:rPr>
          <w:rStyle w:val="Kommentarhenvisning"/>
          <w:sz w:val="24"/>
          <w:szCs w:val="24"/>
        </w:rPr>
        <w:commentReference w:id="23"/>
      </w:r>
      <w:commentRangeEnd w:id="24"/>
      <w:r w:rsidR="009705F4" w:rsidRPr="00AC0541">
        <w:rPr>
          <w:rStyle w:val="Kommentarhenvisning"/>
          <w:sz w:val="24"/>
          <w:szCs w:val="24"/>
        </w:rPr>
        <w:commentReference w:id="24"/>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25"/>
      <w:commentRangeStart w:id="26"/>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25"/>
      <w:commentRangeEnd w:id="26"/>
      <w:r w:rsidR="00D74D8E" w:rsidRPr="00AC0541">
        <w:rPr>
          <w:rStyle w:val="Kommentarhenvisning"/>
          <w:sz w:val="24"/>
          <w:szCs w:val="24"/>
        </w:rPr>
        <w:lastRenderedPageBreak/>
        <w:commentReference w:id="25"/>
      </w:r>
      <w:r w:rsidR="0075087B" w:rsidRPr="00AC0541">
        <w:rPr>
          <w:rStyle w:val="Kommentarhenvisning"/>
          <w:sz w:val="24"/>
          <w:szCs w:val="24"/>
        </w:rPr>
        <w:commentReference w:id="26"/>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34223C97" w14:textId="280303C4" w:rsidR="00F26C7A" w:rsidRDefault="00A02C56" w:rsidP="003856B0">
      <w:pPr>
        <w:spacing w:line="360" w:lineRule="auto"/>
      </w:pPr>
      <w:r w:rsidRPr="00A02C56">
        <w:rPr>
          <w:noProof/>
        </w:rPr>
        <w:lastRenderedPageBreak/>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495550"/>
                    </a:xfrm>
                    <a:prstGeom prst="rect">
                      <a:avLst/>
                    </a:prstGeom>
                  </pic:spPr>
                </pic:pic>
              </a:graphicData>
            </a:graphic>
          </wp:inline>
        </w:drawing>
      </w:r>
    </w:p>
    <w:p w14:paraId="13D49906" w14:textId="76403A75"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27"/>
      <w:r w:rsidR="003856B0" w:rsidRPr="00AC0541">
        <w:rPr>
          <w:sz w:val="24"/>
          <w:szCs w:val="24"/>
        </w:rPr>
        <w:t>2020</w:t>
      </w:r>
      <w:r w:rsidR="008E3678">
        <w:rPr>
          <w:sz w:val="24"/>
          <w:szCs w:val="24"/>
        </w:rPr>
        <w:t xml:space="preserve">. </w:t>
      </w:r>
      <w:commentRangeEnd w:id="27"/>
      <w:r w:rsidR="008E3678">
        <w:rPr>
          <w:rStyle w:val="Kommentarhenvisning"/>
        </w:rPr>
        <w:commentReference w:id="27"/>
      </w:r>
      <w:r w:rsidR="008E3678">
        <w:rPr>
          <w:sz w:val="24"/>
          <w:szCs w:val="24"/>
        </w:rPr>
        <w:t xml:space="preserve"> </w:t>
      </w:r>
      <w:commentRangeStart w:id="28"/>
      <w:commentRangeStart w:id="29"/>
      <w:commentRangeStart w:id="30"/>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28"/>
      <w:r w:rsidR="00D74D8E" w:rsidRPr="00AC0541">
        <w:rPr>
          <w:rStyle w:val="Kommentarhenvisning"/>
          <w:sz w:val="24"/>
          <w:szCs w:val="24"/>
        </w:rPr>
        <w:commentReference w:id="28"/>
      </w:r>
      <w:commentRangeEnd w:id="29"/>
      <w:r w:rsidR="008E3678">
        <w:rPr>
          <w:rStyle w:val="Kommentarhenvisning"/>
        </w:rPr>
        <w:commentReference w:id="29"/>
      </w:r>
      <w:commentRangeEnd w:id="30"/>
      <w:r w:rsidR="00904699">
        <w:rPr>
          <w:rStyle w:val="Kommentarhenvisning"/>
        </w:rPr>
        <w:commentReference w:id="30"/>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31"/>
      <w:r w:rsidRPr="00AC0541">
        <w:rPr>
          <w:sz w:val="24"/>
          <w:szCs w:val="24"/>
        </w:rPr>
        <w:t>program</w:t>
      </w:r>
      <w:commentRangeEnd w:id="31"/>
      <w:r w:rsidR="00A63068" w:rsidRPr="00AC0541">
        <w:rPr>
          <w:rStyle w:val="Kommentarhenvisning"/>
          <w:sz w:val="24"/>
          <w:szCs w:val="24"/>
        </w:rPr>
        <w:commentReference w:id="31"/>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32"/>
      <w:r w:rsidR="00DC2C78" w:rsidRPr="00AC0541">
        <w:rPr>
          <w:sz w:val="24"/>
          <w:szCs w:val="24"/>
        </w:rPr>
        <w:t xml:space="preserve">unemployed. </w:t>
      </w:r>
      <w:commentRangeEnd w:id="32"/>
      <w:r w:rsidR="00F5378C" w:rsidRPr="00AC0541">
        <w:rPr>
          <w:rStyle w:val="Kommentarhenvisning"/>
          <w:sz w:val="24"/>
          <w:szCs w:val="24"/>
        </w:rPr>
        <w:commentReference w:id="32"/>
      </w:r>
      <w:r w:rsidR="00CD2B12" w:rsidRPr="00AC0541">
        <w:rPr>
          <w:sz w:val="24"/>
          <w:szCs w:val="24"/>
        </w:rPr>
        <w:t xml:space="preserve">The equation added to the model can be observed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33"/>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33"/>
      <w:r w:rsidR="00EB209C" w:rsidRPr="00AC0541">
        <w:rPr>
          <w:rStyle w:val="Kommentarhenvisning"/>
          <w:sz w:val="24"/>
          <w:szCs w:val="24"/>
        </w:rPr>
        <w:commentReference w:id="33"/>
      </w:r>
    </w:p>
    <w:p w14:paraId="6BE0A7BC" w14:textId="2BAD21AB" w:rsidR="000A3027" w:rsidRPr="00AC0541" w:rsidRDefault="00207C01" w:rsidP="0078484D">
      <w:pPr>
        <w:spacing w:line="360" w:lineRule="auto"/>
        <w:rPr>
          <w:sz w:val="24"/>
          <w:szCs w:val="24"/>
        </w:rPr>
      </w:pPr>
      <w:r w:rsidRPr="00AC0541">
        <w:rPr>
          <w:sz w:val="24"/>
          <w:szCs w:val="24"/>
        </w:rPr>
        <w:lastRenderedPageBreak/>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0FAFEB4E" w14:textId="7B53DB02" w:rsidR="00EB209C" w:rsidRPr="00AC0541" w:rsidRDefault="00A70035" w:rsidP="00E43D4F">
      <w:pPr>
        <w:spacing w:line="360" w:lineRule="auto"/>
        <w:rPr>
          <w:sz w:val="24"/>
          <w:szCs w:val="24"/>
        </w:rPr>
      </w:pPr>
      <w:r w:rsidRPr="00AC0541">
        <w:rPr>
          <w:noProof/>
          <w:sz w:val="24"/>
          <w:szCs w:val="24"/>
        </w:rPr>
        <w:lastRenderedPageBreak/>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here we should expect a negative relationship between the 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w:t>
      </w:r>
      <w:r w:rsidR="00F41869" w:rsidRPr="00AC0541">
        <w:rPr>
          <w:sz w:val="24"/>
          <w:szCs w:val="24"/>
        </w:rPr>
        <w:lastRenderedPageBreak/>
        <w:t xml:space="preserve">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34"/>
      <w:commentRangeStart w:id="35"/>
      <w:commentRangeStart w:id="36"/>
      <w:commentRangeStart w:id="37"/>
      <w:r w:rsidRPr="00AC0541">
        <w:rPr>
          <w:sz w:val="24"/>
          <w:szCs w:val="24"/>
        </w:rPr>
        <w:t xml:space="preserve">approximately 150 </w:t>
      </w:r>
      <w:commentRangeEnd w:id="34"/>
      <w:r w:rsidR="00A36179" w:rsidRPr="00AC0541">
        <w:rPr>
          <w:rStyle w:val="Kommentarhenvisning"/>
          <w:sz w:val="24"/>
          <w:szCs w:val="24"/>
        </w:rPr>
        <w:commentReference w:id="34"/>
      </w:r>
      <w:commentRangeEnd w:id="35"/>
      <w:r w:rsidR="00617DDD">
        <w:rPr>
          <w:rStyle w:val="Kommentarhenvisning"/>
        </w:rPr>
        <w:commentReference w:id="35"/>
      </w:r>
      <w:commentRangeEnd w:id="36"/>
      <w:r w:rsidR="00724E4C">
        <w:rPr>
          <w:rStyle w:val="Kommentarhenvisning"/>
        </w:rPr>
        <w:commentReference w:id="36"/>
      </w:r>
      <w:commentRangeEnd w:id="37"/>
      <w:r w:rsidR="009042A8">
        <w:rPr>
          <w:rStyle w:val="Kommentarhenvisning"/>
        </w:rPr>
        <w:commentReference w:id="37"/>
      </w:r>
      <w:r w:rsidRPr="00AC0541">
        <w:rPr>
          <w:sz w:val="24"/>
          <w:szCs w:val="24"/>
        </w:rPr>
        <w:t xml:space="preserve">people in this </w:t>
      </w:r>
      <w:commentRangeStart w:id="38"/>
      <w:r w:rsidRPr="00AC0541">
        <w:rPr>
          <w:sz w:val="24"/>
          <w:szCs w:val="24"/>
        </w:rPr>
        <w:t>scenario</w:t>
      </w:r>
      <w:commentRangeEnd w:id="38"/>
      <w:r w:rsidR="006A256A">
        <w:rPr>
          <w:rStyle w:val="Kommentarhenvisning"/>
        </w:rPr>
        <w:commentReference w:id="38"/>
      </w:r>
      <w:r w:rsidRPr="00AC0541">
        <w:rPr>
          <w:sz w:val="24"/>
          <w:szCs w:val="24"/>
        </w:rPr>
        <w:t xml:space="preserve">. In </w:t>
      </w:r>
      <w:r w:rsidRPr="00AC0541">
        <w:rPr>
          <w:sz w:val="24"/>
          <w:szCs w:val="24"/>
        </w:rPr>
        <w:lastRenderedPageBreak/>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62B6C357"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The effect is included in the model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39"/>
      <w:r w:rsidRPr="00AC0541">
        <w:rPr>
          <w:sz w:val="24"/>
          <w:szCs w:val="24"/>
        </w:rPr>
        <w:t xml:space="preserve">s.  </w:t>
      </w:r>
      <w:commentRangeEnd w:id="39"/>
      <w:r w:rsidR="00C63AC0" w:rsidRPr="00AC0541">
        <w:rPr>
          <w:rStyle w:val="Kommentarhenvisning"/>
          <w:sz w:val="24"/>
          <w:szCs w:val="24"/>
        </w:rPr>
        <w:commentReference w:id="39"/>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2EBEB2B8" w14:textId="7366181D" w:rsidR="00D0261D" w:rsidRDefault="00A70035" w:rsidP="00B9103C">
      <w:pPr>
        <w:spacing w:line="360" w:lineRule="auto"/>
      </w:pPr>
      <w:r w:rsidRPr="00A70035">
        <w:rPr>
          <w:noProof/>
        </w:rPr>
        <w:lastRenderedPageBreak/>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64DB03B9" w14:textId="18A13234"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12AC9F7" w14:textId="4EF89B86" w:rsidR="00D0261D" w:rsidRDefault="00A70035" w:rsidP="00AE68B3">
      <w:pPr>
        <w:spacing w:line="360" w:lineRule="auto"/>
      </w:pPr>
      <w:r w:rsidRPr="00A70035">
        <w:rPr>
          <w:noProof/>
        </w:rPr>
        <w:drawing>
          <wp:inline distT="0" distB="0" distL="0" distR="0" wp14:anchorId="6DBD2790" wp14:editId="023E79EB">
            <wp:extent cx="6120130" cy="2447925"/>
            <wp:effectExtent l="0" t="0" r="0" b="952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2447925"/>
                    </a:xfrm>
                    <a:prstGeom prst="rect">
                      <a:avLst/>
                    </a:prstGeom>
                  </pic:spPr>
                </pic:pic>
              </a:graphicData>
            </a:graphic>
          </wp:inline>
        </w:drawing>
      </w:r>
    </w:p>
    <w:p w14:paraId="2192E8F1" w14:textId="3839FE44" w:rsidR="00D0261D" w:rsidRDefault="00D0261D" w:rsidP="00D0261D">
      <w:r>
        <w:lastRenderedPageBreak/>
        <w:t xml:space="preserve"> </w:t>
      </w:r>
    </w:p>
    <w:p w14:paraId="23DC51BE" w14:textId="1A7671E2"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E65BE3">
        <w:rPr>
          <w:sz w:val="24"/>
          <w:szCs w:val="24"/>
        </w:rPr>
        <w:t>, as stated i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employment.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028528C2" w14:textId="13454F82" w:rsidR="00874529" w:rsidRPr="00AC0541" w:rsidRDefault="00A70035" w:rsidP="00874529">
      <w:pPr>
        <w:rPr>
          <w:sz w:val="24"/>
          <w:szCs w:val="24"/>
        </w:rPr>
      </w:pPr>
      <w:r w:rsidRPr="00AC0541">
        <w:rPr>
          <w:noProof/>
          <w:sz w:val="24"/>
          <w:szCs w:val="24"/>
        </w:rPr>
        <w:lastRenderedPageBreak/>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7BD83327" w14:textId="7DC3B3C6" w:rsidR="00874529" w:rsidRPr="00AC0541" w:rsidRDefault="00A70035" w:rsidP="00874529">
      <w:pPr>
        <w:rPr>
          <w:sz w:val="24"/>
          <w:szCs w:val="24"/>
        </w:rPr>
      </w:pPr>
      <w:r w:rsidRPr="00AC0541">
        <w:rPr>
          <w:noProof/>
          <w:sz w:val="24"/>
          <w:szCs w:val="24"/>
        </w:rPr>
        <w:lastRenderedPageBreak/>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65805" cy="3434884"/>
                    </a:xfrm>
                    <a:prstGeom prst="rect">
                      <a:avLst/>
                    </a:prstGeom>
                  </pic:spPr>
                </pic:pic>
              </a:graphicData>
            </a:graphic>
          </wp:inline>
        </w:drawing>
      </w:r>
    </w:p>
    <w:p w14:paraId="2EB72F87" w14:textId="73B57D84" w:rsidR="000D74F8" w:rsidRPr="00D96868" w:rsidRDefault="00D96868" w:rsidP="00D96868">
      <w:pPr>
        <w:spacing w:line="360" w:lineRule="auto"/>
        <w:rPr>
          <w:sz w:val="24"/>
          <w:szCs w:val="24"/>
        </w:rPr>
      </w:pPr>
      <w:r w:rsidRPr="00AC0541">
        <w:rPr>
          <w:sz w:val="24"/>
          <w:szCs w:val="24"/>
        </w:rPr>
        <w:lastRenderedPageBreak/>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us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r>
        <w:t xml:space="preserve">Section 5: </w:t>
      </w:r>
      <w:r w:rsidR="00BF3FA4">
        <w:t>Discussion</w:t>
      </w:r>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6950FCAF"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11DBCD76"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 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w:t>
      </w:r>
      <w:commentRangeStart w:id="40"/>
      <w:r w:rsidR="006B51E7" w:rsidRPr="00A32739">
        <w:rPr>
          <w:sz w:val="24"/>
          <w:szCs w:val="24"/>
        </w:rPr>
        <w:t>23.000</w:t>
      </w:r>
      <w:commentRangeEnd w:id="40"/>
      <w:r w:rsidR="00A32739" w:rsidRPr="00A32739">
        <w:rPr>
          <w:rStyle w:val="Kommentarhenvisning"/>
          <w:sz w:val="24"/>
          <w:szCs w:val="24"/>
        </w:rPr>
        <w:commentReference w:id="40"/>
      </w:r>
      <w:r w:rsidR="00A32739" w:rsidRPr="00A32739">
        <w:rPr>
          <w:sz w:val="24"/>
          <w:szCs w:val="24"/>
        </w:rPr>
        <w:t xml:space="preserve">, </w:t>
      </w:r>
      <w:commentRangeStart w:id="41"/>
      <w:r w:rsidR="00A32739" w:rsidRPr="00A32739">
        <w:rPr>
          <w:sz w:val="24"/>
          <w:szCs w:val="24"/>
        </w:rPr>
        <w:t xml:space="preserve">for the rest of the discussion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41"/>
      <w:r w:rsidR="00A32739" w:rsidRPr="00A32739">
        <w:rPr>
          <w:rStyle w:val="Kommentarhenvisning"/>
          <w:sz w:val="24"/>
          <w:szCs w:val="24"/>
        </w:rPr>
        <w:commentReference w:id="41"/>
      </w:r>
    </w:p>
    <w:p w14:paraId="2DF39DA3" w14:textId="5F5EDD6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0C2886">
        <w:rPr>
          <w:sz w:val="24"/>
          <w:szCs w:val="24"/>
        </w:rPr>
        <w:t xml:space="preserve">For the general case </w:t>
      </w:r>
      <w:r w:rsidR="00624555">
        <w:rPr>
          <w:sz w:val="24"/>
          <w:szCs w:val="24"/>
        </w:rPr>
        <w:lastRenderedPageBreak/>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w:t>
      </w:r>
      <w:commentRangeStart w:id="42"/>
      <w:commentRangeStart w:id="43"/>
      <w:r w:rsidR="008C3542" w:rsidRPr="00847BCD">
        <w:rPr>
          <w:sz w:val="24"/>
          <w:szCs w:val="24"/>
        </w:rPr>
        <w:t xml:space="preserve">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w:t>
      </w:r>
      <w:commentRangeEnd w:id="42"/>
      <w:r w:rsidR="00F73F7D">
        <w:rPr>
          <w:rStyle w:val="Kommentarhenvisning"/>
        </w:rPr>
        <w:commentReference w:id="42"/>
      </w:r>
      <w:commentRangeEnd w:id="43"/>
      <w:r w:rsidR="00A54F38">
        <w:rPr>
          <w:rStyle w:val="Kommentarhenvisning"/>
        </w:rPr>
        <w:commentReference w:id="43"/>
      </w:r>
      <w:r w:rsidR="008C3542" w:rsidRPr="00847BCD">
        <w:rPr>
          <w:sz w:val="24"/>
          <w:szCs w:val="24"/>
        </w:rPr>
        <w:t xml:space="preserve">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232126AF"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w:t>
      </w:r>
      <w:commentRangeStart w:id="44"/>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commentRangeEnd w:id="44"/>
      <w:r w:rsidR="00812DCC">
        <w:rPr>
          <w:rStyle w:val="Kommentarhenvisning"/>
        </w:rPr>
        <w:commentReference w:id="44"/>
      </w:r>
      <w:r w:rsidRPr="00847BCD">
        <w:rPr>
          <w:b/>
          <w:bCs/>
          <w:sz w:val="24"/>
          <w:szCs w:val="24"/>
        </w:rPr>
        <w:t xml:space="preserve"> </w:t>
      </w:r>
      <w:r w:rsidR="00B036CF">
        <w:rPr>
          <w:sz w:val="24"/>
          <w:szCs w:val="24"/>
        </w:rPr>
        <w:t>looking a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6289EC6C"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695030C3"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UI generosity. Overall, the elasticity of interest is in the order of 0.2–0.3. </w:t>
      </w:r>
      <w:r w:rsidR="003E1DD6" w:rsidRPr="00082FF3">
        <w:rPr>
          <w:sz w:val="24"/>
          <w:szCs w:val="24"/>
        </w:rPr>
        <w:t>The</w:t>
      </w:r>
      <w:r w:rsidR="00812DCC">
        <w:rPr>
          <w:sz w:val="24"/>
          <w:szCs w:val="24"/>
        </w:rPr>
        <w:t xml:space="preserve">y </w:t>
      </w:r>
      <w:r w:rsidR="00812DCC">
        <w:rPr>
          <w:sz w:val="24"/>
          <w:szCs w:val="24"/>
        </w:rPr>
        <w:lastRenderedPageBreak/>
        <w:t>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3C65D2A" w:rsidR="00812DCC" w:rsidRDefault="00DC0BA1" w:rsidP="00847BCD">
      <w:pPr>
        <w:spacing w:line="360" w:lineRule="auto"/>
        <w:rPr>
          <w:sz w:val="24"/>
          <w:szCs w:val="24"/>
        </w:rPr>
      </w:pPr>
      <w:commentRangeStart w:id="45"/>
      <w:r>
        <w:rPr>
          <w:sz w:val="24"/>
          <w:szCs w:val="24"/>
        </w:rPr>
        <w:t>Comparing</w:t>
      </w:r>
      <w:commentRangeEnd w:id="45"/>
      <w:r w:rsidR="008417CA">
        <w:rPr>
          <w:rStyle w:val="Kommentarhenvisning"/>
        </w:rPr>
        <w:commentReference w:id="45"/>
      </w:r>
      <w:r>
        <w:rPr>
          <w:sz w:val="24"/>
          <w:szCs w:val="24"/>
        </w:rPr>
        <w:t xml:space="preserve"> with our results</w:t>
      </w:r>
      <w:r w:rsidR="009705F4">
        <w:rPr>
          <w:rStyle w:val="Kommentarhenvisning"/>
          <w:sz w:val="24"/>
          <w:szCs w:val="24"/>
        </w:rPr>
        <w:t xml:space="preserve">, </w:t>
      </w:r>
      <w:r w:rsidR="009705F4" w:rsidRPr="00847BCD">
        <w:rPr>
          <w:sz w:val="24"/>
          <w:szCs w:val="24"/>
        </w:rPr>
        <w:t>we also conclude that the wage-channel</w:t>
      </w:r>
      <w:r w:rsidR="009705F4">
        <w:rPr>
          <w:sz w:val="24"/>
          <w:szCs w:val="24"/>
        </w:rPr>
        <w:t xml:space="preserve"> is</w:t>
      </w:r>
      <w:r w:rsidR="009705F4" w:rsidRPr="00847BCD">
        <w:rPr>
          <w:sz w:val="24"/>
          <w:szCs w:val="24"/>
        </w:rPr>
        <w:t xml:space="preserve"> leading the </w:t>
      </w:r>
      <w:r w:rsidR="009705F4">
        <w:rPr>
          <w:sz w:val="24"/>
          <w:szCs w:val="24"/>
        </w:rPr>
        <w:t>increase</w:t>
      </w:r>
      <w:r w:rsidR="009705F4" w:rsidRPr="00847BCD">
        <w:rPr>
          <w:sz w:val="24"/>
          <w:szCs w:val="24"/>
        </w:rPr>
        <w:t xml:space="preserve"> in </w:t>
      </w:r>
      <w:r w:rsidR="009705F4">
        <w:rPr>
          <w:sz w:val="24"/>
          <w:szCs w:val="24"/>
        </w:rPr>
        <w:t>un</w:t>
      </w:r>
      <w:r w:rsidR="009705F4" w:rsidRPr="00847BCD">
        <w:rPr>
          <w:sz w:val="24"/>
          <w:szCs w:val="24"/>
        </w:rPr>
        <w:t>employment</w:t>
      </w:r>
      <w:r w:rsidR="009705F4">
        <w:rPr>
          <w:sz w:val="24"/>
          <w:szCs w:val="24"/>
        </w:rPr>
        <w:t xml:space="preserve">, as mentioned in scenario 2, we set the </w:t>
      </w:r>
      <w:r w:rsidR="00812DCC">
        <w:rPr>
          <w:sz w:val="24"/>
          <w:szCs w:val="24"/>
        </w:rPr>
        <w:t>minimum</w:t>
      </w:r>
      <w:r w:rsidR="009705F4">
        <w:rPr>
          <w:sz w:val="24"/>
          <w:szCs w:val="24"/>
        </w:rPr>
        <w:t xml:space="preserve"> gap allowed by worker unions so that it approximately match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w:t>
      </w:r>
      <w:commentRangeStart w:id="46"/>
      <w:r w:rsidR="009705F4">
        <w:rPr>
          <w:sz w:val="24"/>
          <w:szCs w:val="24"/>
        </w:rPr>
        <w:t>0.3</w:t>
      </w:r>
      <w:commentRangeEnd w:id="46"/>
      <w:r w:rsidR="009705F4">
        <w:rPr>
          <w:rStyle w:val="Kommentarhenvisning"/>
        </w:rPr>
        <w:commentReference w:id="46"/>
      </w:r>
      <w:r w:rsidR="009705F4" w:rsidRPr="00847BCD">
        <w:rPr>
          <w:sz w:val="24"/>
          <w:szCs w:val="24"/>
        </w:rPr>
        <w:t>.</w:t>
      </w:r>
      <w:r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find significant evidence for</w:t>
      </w:r>
      <w:r w:rsidR="003E1DD6" w:rsidRPr="003642BF">
        <w:rPr>
          <w:sz w:val="24"/>
          <w:szCs w:val="24"/>
        </w:rPr>
        <w:t xml:space="preserve"> the post-Keynesian explanation of wages affecting the investments, consumption, and net </w:t>
      </w:r>
      <w:r w:rsidR="00E334EE" w:rsidRPr="003642BF">
        <w:rPr>
          <w:sz w:val="24"/>
          <w:szCs w:val="24"/>
        </w:rPr>
        <w:t>export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 xml:space="preserve">the effects goes through the wage-shar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labeled profit-led. They also argue that small open economies (as Denmark) usually are profit-led, thereby expecting a contraction of the economy</w:t>
      </w:r>
      <w:r w:rsidR="00812DCC">
        <w:rPr>
          <w:sz w:val="24"/>
          <w:szCs w:val="24"/>
        </w:rPr>
        <w:t xml:space="preserve"> in the case of this paper</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A1A86" w:rsidRPr="003642BF">
        <w:rPr>
          <w:sz w:val="24"/>
          <w:szCs w:val="24"/>
        </w:rPr>
        <w:t>estimating the results for Denmark finds that the Danish economy is profit-led, even as a closed economy</w:t>
      </w:r>
      <w:r w:rsidR="00812DCC">
        <w:rPr>
          <w:sz w:val="24"/>
          <w:szCs w:val="24"/>
        </w:rPr>
        <w:t xml:space="preserve">, which is also the case in our </w:t>
      </w:r>
      <w:commentRangeStart w:id="47"/>
      <w:r w:rsidR="00812DCC">
        <w:rPr>
          <w:sz w:val="24"/>
          <w:szCs w:val="24"/>
        </w:rPr>
        <w:t>model</w:t>
      </w:r>
      <w:r w:rsidR="005A1A86" w:rsidRPr="003642BF">
        <w:rPr>
          <w:sz w:val="24"/>
          <w:szCs w:val="24"/>
        </w:rPr>
        <w:t xml:space="preserve">. </w:t>
      </w:r>
      <w:commentRangeEnd w:id="47"/>
      <w:r w:rsidR="00B53960">
        <w:rPr>
          <w:rStyle w:val="Kommentarhenvisning"/>
        </w:rPr>
        <w:commentReference w:id="47"/>
      </w:r>
    </w:p>
    <w:p w14:paraId="65DA70AA" w14:textId="1AA3CACA"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Another study by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Denmark to be weakly wage-led in the postwar period duo to a smaller negative effect of investments on GDP.</w:t>
      </w:r>
      <w:r w:rsidR="00D00185">
        <w:rPr>
          <w:sz w:val="24"/>
          <w:szCs w:val="24"/>
        </w:rPr>
        <w:t xml:space="preserve"> </w:t>
      </w:r>
      <w:commentRangeStart w:id="48"/>
      <w:commentRangeStart w:id="49"/>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48"/>
      <w:r w:rsidR="008417CA">
        <w:rPr>
          <w:rStyle w:val="Kommentarhenvisning"/>
        </w:rPr>
        <w:commentReference w:id="48"/>
      </w:r>
      <w:commentRangeEnd w:id="49"/>
      <w:r w:rsidR="00C053D9">
        <w:rPr>
          <w:rStyle w:val="Kommentarhenvisning"/>
        </w:rPr>
        <w:commentReference w:id="49"/>
      </w:r>
      <w:r w:rsidR="005A1A86">
        <w:rPr>
          <w:sz w:val="24"/>
          <w:szCs w:val="24"/>
        </w:rPr>
        <w:t xml:space="preserve">. </w:t>
      </w:r>
    </w:p>
    <w:p w14:paraId="771C16CC" w14:textId="4820D470"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w:t>
      </w:r>
      <w:r w:rsidR="00BB0FA4" w:rsidRPr="00847BCD">
        <w:rPr>
          <w:sz w:val="24"/>
          <w:szCs w:val="24"/>
        </w:rPr>
        <w:lastRenderedPageBreak/>
        <w:t xml:space="preserve">use those together with the micro effects of the income insurance model to get an idea of the relationship between then macro and micro </w:t>
      </w:r>
      <w:commentRangeStart w:id="50"/>
      <w:r w:rsidR="00BB0FA4" w:rsidRPr="00847BCD">
        <w:rPr>
          <w:sz w:val="24"/>
          <w:szCs w:val="24"/>
        </w:rPr>
        <w:t xml:space="preserve">elasticity. </w:t>
      </w:r>
      <w:commentRangeEnd w:id="50"/>
      <w:r w:rsidR="002F4B66">
        <w:rPr>
          <w:rStyle w:val="Kommentarhenvisning"/>
        </w:rPr>
        <w:commentReference w:id="50"/>
      </w:r>
    </w:p>
    <w:p w14:paraId="122AAF47" w14:textId="4FDC099C" w:rsidR="002A3975" w:rsidRPr="00C44380" w:rsidRDefault="002A3975" w:rsidP="00847BCD">
      <w:pPr>
        <w:spacing w:line="360" w:lineRule="auto"/>
        <w:rPr>
          <w:sz w:val="24"/>
          <w:szCs w:val="24"/>
        </w:rPr>
      </w:pPr>
      <w:r w:rsidRPr="00C44380">
        <w:rPr>
          <w:sz w:val="24"/>
          <w:szCs w:val="24"/>
        </w:rPr>
        <w:t>The micro elasticity for Denmark is estimated using</w:t>
      </w:r>
      <w:r w:rsidR="00D00185">
        <w:rPr>
          <w:sz w:val="24"/>
          <w:szCs w:val="24"/>
        </w:rPr>
        <w:t xml:space="preserve"> calculations done by the ministry of employment who use</w:t>
      </w:r>
      <w:r w:rsidRPr="00C44380">
        <w:rPr>
          <w:sz w:val="24"/>
          <w:szCs w:val="24"/>
        </w:rPr>
        <w:t xml:space="preserve"> the </w:t>
      </w:r>
      <w:r w:rsidR="00D00185">
        <w:rPr>
          <w:sz w:val="24"/>
          <w:szCs w:val="24"/>
        </w:rPr>
        <w:t>income insurance model</w:t>
      </w:r>
      <w:r w:rsidRPr="00C44380">
        <w:rPr>
          <w:sz w:val="24"/>
          <w:szCs w:val="24"/>
        </w:rPr>
        <w:t>,</w:t>
      </w:r>
      <w:r w:rsidR="00D00185">
        <w:rPr>
          <w:sz w:val="24"/>
          <w:szCs w:val="24"/>
        </w:rPr>
        <w:t xml:space="preserve"> in 2020</w:t>
      </w:r>
      <w:r w:rsidRPr="00C44380">
        <w:rPr>
          <w:sz w:val="24"/>
          <w:szCs w:val="24"/>
        </w:rPr>
        <w:t xml:space="preserve"> the ministry received a question for calculating the effects of removing the suppressing of the rate regulation rate in the period of </w:t>
      </w:r>
      <w:commentRangeStart w:id="51"/>
      <w:r w:rsidRPr="00C44380">
        <w:rPr>
          <w:sz w:val="24"/>
          <w:szCs w:val="24"/>
        </w:rPr>
        <w:t>2021-2023</w:t>
      </w:r>
      <w:commentRangeEnd w:id="51"/>
      <w:r w:rsidR="009111C1">
        <w:rPr>
          <w:rStyle w:val="Kommentarhenvisning"/>
        </w:rPr>
        <w:commentReference w:id="51"/>
      </w:r>
      <w:r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52"/>
      <w:r w:rsidRPr="00C44380">
        <w:rPr>
          <w:sz w:val="24"/>
          <w:szCs w:val="24"/>
        </w:rPr>
        <w:t>people</w:t>
      </w:r>
      <w:commentRangeEnd w:id="52"/>
      <w:r w:rsidR="00FE593F">
        <w:rPr>
          <w:rStyle w:val="Kommentarhenvisning"/>
        </w:rPr>
        <w:commentReference w:id="52"/>
      </w:r>
      <w:r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20188566"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D85753">
        <w:rPr>
          <w:sz w:val="24"/>
          <w:szCs w:val="24"/>
        </w:rPr>
        <w:t xml:space="preserve"> </w:t>
      </w:r>
      <w:r w:rsidR="00196AC9">
        <w:rPr>
          <w:sz w:val="24"/>
          <w:szCs w:val="24"/>
        </w:rPr>
        <w:t>also because the</w:t>
      </w:r>
      <w:r w:rsidR="00A0271D" w:rsidRPr="00C44380">
        <w:rPr>
          <w:sz w:val="24"/>
          <w:szCs w:val="24"/>
        </w:rPr>
        <w:t xml:space="preserve"> literature is still very sparse regarding th</w:t>
      </w:r>
      <w:r w:rsidR="00196AC9">
        <w:rPr>
          <w:sz w:val="24"/>
          <w:szCs w:val="24"/>
        </w:rPr>
        <w:t>e approach</w:t>
      </w:r>
      <w:r w:rsidR="00A0271D" w:rsidRPr="00C44380">
        <w:rPr>
          <w:sz w:val="24"/>
          <w:szCs w:val="24"/>
        </w:rPr>
        <w:t xml:space="preserve"> effect</w:t>
      </w:r>
      <w:r w:rsidR="00196AC9">
        <w:rPr>
          <w:sz w:val="24"/>
          <w:szCs w:val="24"/>
        </w:rPr>
        <w:t xml:space="preserve"> as a result of changes in the level of income i</w:t>
      </w:r>
      <w:commentRangeStart w:id="53"/>
      <w:r w:rsidR="00196AC9">
        <w:rPr>
          <w:sz w:val="24"/>
          <w:szCs w:val="24"/>
        </w:rPr>
        <w:t>nsurance</w:t>
      </w:r>
      <w:commentRangeEnd w:id="53"/>
      <w:r w:rsidR="00196AC9">
        <w:rPr>
          <w:rStyle w:val="Kommentarhenvisning"/>
        </w:rPr>
        <w:commentReference w:id="53"/>
      </w:r>
      <w:r w:rsidR="00FE593F">
        <w:rPr>
          <w:sz w:val="24"/>
          <w:szCs w:val="24"/>
        </w:rPr>
        <w:t xml:space="preserve"> mentioned by </w:t>
      </w:r>
      <w:r w:rsidR="00D85753">
        <w:rPr>
          <w:sz w:val="24"/>
          <w:szCs w:val="24"/>
        </w:rPr>
        <w:fldChar w:fldCharType="begin" w:fldLock="1"/>
      </w:r>
      <w:r w:rsidR="00D8575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D85753">
        <w:rPr>
          <w:sz w:val="24"/>
          <w:szCs w:val="24"/>
        </w:rPr>
        <w:fldChar w:fldCharType="separate"/>
      </w:r>
      <w:r w:rsidR="00D85753" w:rsidRPr="00D85753">
        <w:rPr>
          <w:noProof/>
          <w:sz w:val="24"/>
          <w:szCs w:val="24"/>
        </w:rPr>
        <w:t>(Andersen et al., 2015)</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54"/>
      <w:commentRangeStart w:id="55"/>
      <w:r w:rsidR="00305EB0" w:rsidRPr="00C44380">
        <w:rPr>
          <w:sz w:val="24"/>
          <w:szCs w:val="24"/>
        </w:rPr>
        <w:t>0.</w:t>
      </w:r>
      <w:r w:rsidR="00E334EE">
        <w:rPr>
          <w:sz w:val="24"/>
          <w:szCs w:val="24"/>
        </w:rPr>
        <w:t>3</w:t>
      </w:r>
      <w:r w:rsidR="00305EB0" w:rsidRPr="00C44380">
        <w:rPr>
          <w:sz w:val="24"/>
          <w:szCs w:val="24"/>
        </w:rPr>
        <w:t>5-0.</w:t>
      </w:r>
      <w:commentRangeEnd w:id="54"/>
      <w:r w:rsidR="00E334EE">
        <w:rPr>
          <w:sz w:val="24"/>
          <w:szCs w:val="24"/>
        </w:rPr>
        <w:t>4</w:t>
      </w:r>
      <w:r w:rsidR="00BF3FA4" w:rsidRPr="00C44380">
        <w:rPr>
          <w:rStyle w:val="Kommentarhenvisning"/>
        </w:rPr>
        <w:commentReference w:id="54"/>
      </w:r>
      <w:commentRangeEnd w:id="55"/>
      <w:r w:rsidR="00BF3FA4" w:rsidRPr="00C44380">
        <w:rPr>
          <w:rStyle w:val="Kommentarhenvisning"/>
        </w:rPr>
        <w:commentReference w:id="55"/>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178E3B78" w:rsidR="004C5315" w:rsidRDefault="00700D96" w:rsidP="00BF3FA4">
      <w:pPr>
        <w:spacing w:line="360" w:lineRule="auto"/>
        <w:rPr>
          <w:sz w:val="24"/>
          <w:szCs w:val="24"/>
        </w:rPr>
      </w:pPr>
      <w:r>
        <w:rPr>
          <w:sz w:val="24"/>
          <w:szCs w:val="24"/>
        </w:rPr>
        <w:lastRenderedPageBreak/>
        <w:t xml:space="preserve">In the next section we will </w:t>
      </w:r>
      <w:r w:rsidR="00DE0E67">
        <w:rPr>
          <w:sz w:val="24"/>
          <w:szCs w:val="24"/>
        </w:rPr>
        <w:t xml:space="preserve">use the relationship between the micro and macro elasticity of income insurance on unemployment to validate the decision to suppress the rate regulation percent starting in 2016, we do so using th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34DC90FA"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we find a relationship very close to the one found by (Sweden) 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56"/>
      <w:r w:rsidR="0086586A" w:rsidRPr="009111C1">
        <w:rPr>
          <w:rFonts w:cstheme="minorHAnsi"/>
          <w:sz w:val="24"/>
          <w:szCs w:val="24"/>
        </w:rPr>
        <w:t xml:space="preserve">unemployment </w:t>
      </w:r>
      <w:commentRangeEnd w:id="56"/>
      <w:r w:rsidR="0086586A" w:rsidRPr="009111C1">
        <w:rPr>
          <w:rStyle w:val="Kommentarhenvisning"/>
          <w:rFonts w:cstheme="minorHAnsi"/>
          <w:sz w:val="24"/>
          <w:szCs w:val="24"/>
        </w:rPr>
        <w:commentReference w:id="56"/>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1076F87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hat we estimat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 xml:space="preserve">themselves use an elasticity close to 1 for the case of Denmark. </w:t>
      </w:r>
    </w:p>
    <w:p w14:paraId="4291F1E9" w14:textId="597EF962"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w:t>
      </w:r>
      <w:r>
        <w:rPr>
          <w:rFonts w:eastAsiaTheme="minorEastAsia" w:cstheme="minorHAnsi"/>
          <w:sz w:val="24"/>
          <w:szCs w:val="24"/>
        </w:rPr>
        <w:t>the elasticities calculated in this paper</w:t>
      </w:r>
      <w:r>
        <w:rPr>
          <w:rFonts w:eastAsiaTheme="minorEastAsia" w:cstheme="minorHAnsi"/>
          <w:sz w:val="24"/>
          <w:szCs w:val="24"/>
        </w:rPr>
        <w:t xml:space="preserve">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7509D71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lastRenderedPageBreak/>
        <w:t xml:space="preserve">The case argued by the income insurance companies and worker unions. Where the approach effect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181D5E40"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 xml:space="preserve">that the approach effect is estimated twice as high as empirical results suggest. Together with the results from analysis carried out in this paper for the macro elasticity. </w:t>
      </w:r>
    </w:p>
    <w:p w14:paraId="4B3327D7" w14:textId="724012B1" w:rsidR="00625ABA" w:rsidRPr="009111C1"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 xml:space="preserve">by </w:t>
      </w:r>
      <w:r w:rsidR="008A6EF9">
        <w:rPr>
          <w:rFonts w:eastAsiaTheme="minorEastAsia" w:cstheme="minorHAnsi"/>
          <w:sz w:val="24"/>
          <w:szCs w:val="24"/>
        </w:rPr>
        <w:t>(LO)</w:t>
      </w:r>
      <w:r w:rsidR="004F68F1">
        <w:rPr>
          <w:rFonts w:eastAsiaTheme="minorEastAsia" w:cstheme="minorHAnsi"/>
          <w:sz w:val="24"/>
          <w:szCs w:val="24"/>
        </w:rPr>
        <w:t xml:space="preserve">, 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6503D9">
        <w:rPr>
          <w:rFonts w:eastAsiaTheme="minorEastAsia" w:cstheme="minorHAnsi"/>
          <w:sz w:val="24"/>
          <w:szCs w:val="24"/>
        </w:rPr>
        <w:t xml:space="preserve"> 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57"/>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57"/>
      <w:r w:rsidR="005C21DA">
        <w:rPr>
          <w:rStyle w:val="Kommentarhenvisning"/>
        </w:rPr>
        <w:commentReference w:id="57"/>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00ADA603" w14:textId="425602E6" w:rsidR="00D67ABC"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goal for these companies</w:t>
      </w:r>
      <w:r w:rsidR="00942B51">
        <w:rPr>
          <w:rFonts w:eastAsiaTheme="minorEastAsia" w:cstheme="minorHAnsi"/>
          <w:sz w:val="24"/>
          <w:szCs w:val="24"/>
        </w:rPr>
        <w:t>, representing the unemployed</w:t>
      </w:r>
      <w:r w:rsidR="00B1293A">
        <w:rPr>
          <w:rFonts w:eastAsiaTheme="minorEastAsia" w:cstheme="minorHAnsi"/>
          <w:sz w:val="24"/>
          <w:szCs w:val="24"/>
        </w:rPr>
        <w:t xml:space="preserve">. </w:t>
      </w:r>
    </w:p>
    <w:p w14:paraId="78B9FE0E" w14:textId="77777777" w:rsidR="00A83A56" w:rsidRPr="009111C1" w:rsidRDefault="00A83A56" w:rsidP="00D67ABC">
      <w:pPr>
        <w:spacing w:line="360" w:lineRule="auto"/>
        <w:rPr>
          <w:rFonts w:eastAsiaTheme="minorEastAsia" w:cstheme="minorHAnsi"/>
          <w:sz w:val="24"/>
          <w:szCs w:val="24"/>
        </w:rPr>
      </w:pP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Case 2</w:t>
      </w:r>
    </w:p>
    <w:p w14:paraId="629FF830" w14:textId="5D640AD2"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 xml:space="preserve">Thereby validating th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55364101" w:rsidR="00D67ABC"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 xml:space="preserve">s the macro elasticity is </w:t>
      </w:r>
      <w:r w:rsidR="00AB751C">
        <w:rPr>
          <w:rFonts w:eastAsiaTheme="minorEastAsia" w:cstheme="minorHAnsi"/>
          <w:sz w:val="24"/>
          <w:szCs w:val="24"/>
        </w:rPr>
        <w:t>positive,</w:t>
      </w:r>
      <w:r w:rsidR="00B1293A">
        <w:rPr>
          <w:rFonts w:eastAsiaTheme="minorEastAsia" w:cstheme="minorHAnsi"/>
          <w:sz w:val="24"/>
          <w:szCs w:val="24"/>
        </w:rPr>
        <w:t xml:space="preserve"> </w:t>
      </w:r>
      <w:r>
        <w:rPr>
          <w:rFonts w:eastAsiaTheme="minorEastAsia" w:cstheme="minorHAnsi"/>
          <w:sz w:val="24"/>
          <w:szCs w:val="24"/>
        </w:rPr>
        <w:t>and as the magnitude of the elasticity</w:t>
      </w:r>
      <w:r w:rsidR="00A83A56">
        <w:rPr>
          <w:rFonts w:eastAsiaTheme="minorEastAsia" w:cstheme="minorHAnsi"/>
          <w:sz w:val="24"/>
          <w:szCs w:val="24"/>
        </w:rPr>
        <w:t xml:space="preserve"> only looking at the macroeconomic effects </w:t>
      </w:r>
      <w:r>
        <w:rPr>
          <w:rFonts w:eastAsiaTheme="minorEastAsia" w:cstheme="minorHAnsi"/>
          <w:sz w:val="24"/>
          <w:szCs w:val="24"/>
        </w:rPr>
        <w:t xml:space="preserve"> is larger than the</w:t>
      </w:r>
      <w:r w:rsidR="00B1293A">
        <w:rPr>
          <w:rFonts w:eastAsiaTheme="minorEastAsia" w:cstheme="minorHAnsi"/>
          <w:sz w:val="24"/>
          <w:szCs w:val="24"/>
        </w:rPr>
        <w:t xml:space="preserve"> reduc</w:t>
      </w:r>
      <w:r>
        <w:rPr>
          <w:rFonts w:eastAsiaTheme="minorEastAsia" w:cstheme="minorHAnsi"/>
          <w:sz w:val="24"/>
          <w:szCs w:val="24"/>
        </w:rPr>
        <w:t>tion</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Pr>
          <w:rFonts w:eastAsiaTheme="minorEastAsia" w:cstheme="minorHAnsi"/>
          <w:sz w:val="24"/>
          <w:szCs w:val="24"/>
        </w:rPr>
        <w:t>we observe an overall increase in the marginal costs</w:t>
      </w:r>
      <w:r w:rsidR="00B1293A">
        <w:rPr>
          <w:rFonts w:eastAsiaTheme="minorEastAsia" w:cstheme="minorHAnsi"/>
          <w:sz w:val="24"/>
          <w:szCs w:val="24"/>
        </w:rPr>
        <w:t xml:space="preserve">. </w:t>
      </w:r>
    </w:p>
    <w:p w14:paraId="1D68A419" w14:textId="2446C668" w:rsidR="00A83A56" w:rsidRDefault="00A83A56" w:rsidP="00D67ABC">
      <w:pPr>
        <w:spacing w:line="360" w:lineRule="auto"/>
        <w:rPr>
          <w:rFonts w:eastAsiaTheme="minorEastAsia" w:cstheme="minorHAnsi"/>
          <w:sz w:val="24"/>
          <w:szCs w:val="24"/>
        </w:rPr>
      </w:pPr>
      <w:r>
        <w:rPr>
          <w:rFonts w:eastAsiaTheme="minorEastAsia" w:cstheme="minorHAnsi"/>
          <w:sz w:val="24"/>
          <w:szCs w:val="24"/>
        </w:rPr>
        <w:t>These results therefor both indicates why the income insurance companies criticize the overall reduction of the compen</w:t>
      </w:r>
      <w:r w:rsidR="007908F3">
        <w:rPr>
          <w:rFonts w:eastAsiaTheme="minorEastAsia" w:cstheme="minorHAnsi"/>
          <w:sz w:val="24"/>
          <w:szCs w:val="24"/>
        </w:rPr>
        <w:t>sation rate</w:t>
      </w:r>
      <w:r>
        <w:rPr>
          <w:rFonts w:eastAsiaTheme="minorEastAsia" w:cstheme="minorHAnsi"/>
          <w:sz w:val="24"/>
          <w:szCs w:val="24"/>
        </w:rPr>
        <w:t>,</w:t>
      </w:r>
      <w:r w:rsidR="007908F3">
        <w:rPr>
          <w:rFonts w:eastAsiaTheme="minorEastAsia" w:cstheme="minorHAnsi"/>
          <w:sz w:val="24"/>
          <w:szCs w:val="24"/>
        </w:rPr>
        <w:t xml:space="preserve"> whereas at the same time</w:t>
      </w:r>
      <w:r>
        <w:rPr>
          <w:rFonts w:eastAsiaTheme="minorEastAsia" w:cstheme="minorHAnsi"/>
          <w:sz w:val="24"/>
          <w:szCs w:val="24"/>
        </w:rPr>
        <w:t xml:space="preserve"> the government (using the income insurance model) seems to favor a reduction of the compensation rate. </w:t>
      </w:r>
      <w:r w:rsidR="007908F3">
        <w:rPr>
          <w:rFonts w:eastAsiaTheme="minorEastAsia" w:cstheme="minorHAnsi"/>
          <w:sz w:val="24"/>
          <w:szCs w:val="24"/>
        </w:rPr>
        <w:t xml:space="preserve">From the results of case 3, where also the macroeconomic effects are considered, the government seems to be doing the economically optimal solution in lowering the compensation </w:t>
      </w:r>
      <w:r w:rsidR="0080080C">
        <w:rPr>
          <w:rFonts w:eastAsiaTheme="minorEastAsia" w:cstheme="minorHAnsi"/>
          <w:sz w:val="24"/>
          <w:szCs w:val="24"/>
        </w:rPr>
        <w:t>rate and</w:t>
      </w:r>
      <w:r w:rsidR="007908F3">
        <w:rPr>
          <w:rFonts w:eastAsiaTheme="minorEastAsia" w:cstheme="minorHAnsi"/>
          <w:sz w:val="24"/>
          <w:szCs w:val="24"/>
        </w:rPr>
        <w:t xml:space="preserve"> should even further lower it</w:t>
      </w:r>
      <w:r w:rsidR="0080080C">
        <w:rPr>
          <w:rFonts w:eastAsiaTheme="minorEastAsia" w:cstheme="minorHAnsi"/>
          <w:sz w:val="24"/>
          <w:szCs w:val="24"/>
        </w:rPr>
        <w:t xml:space="preserve"> if trusting the results from the Baily-Chetty function. </w:t>
      </w:r>
      <w:r w:rsidR="007908F3">
        <w:rPr>
          <w:rFonts w:eastAsiaTheme="minorEastAsia" w:cstheme="minorHAnsi"/>
          <w:sz w:val="24"/>
          <w:szCs w:val="24"/>
        </w:rPr>
        <w:t xml:space="preserve"> </w:t>
      </w:r>
    </w:p>
    <w:p w14:paraId="7035CBB6" w14:textId="7777777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are based on the elasticity of the level of income insurance on wages found by </w:t>
      </w:r>
      <w:r>
        <w:rPr>
          <w:rFonts w:eastAsiaTheme="minorEastAsia" w:cstheme="minorHAnsi"/>
          <w:sz w:val="24"/>
          <w:szCs w:val="24"/>
        </w:rPr>
        <w:fldChar w:fldCharType="begin" w:fldLock="1"/>
      </w:r>
      <w:r>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Pr>
          <w:rFonts w:eastAsiaTheme="minorEastAsia" w:cstheme="minorHAnsi"/>
          <w:sz w:val="24"/>
          <w:szCs w:val="24"/>
        </w:rPr>
        <w:t>, as also noted this elasticity is based on changes in the ceiling for the maximum level of income insurance</w:t>
      </w:r>
      <w:r w:rsidR="000C5AE2">
        <w:rPr>
          <w:rFonts w:eastAsiaTheme="minorEastAsia" w:cstheme="minorHAnsi"/>
          <w:sz w:val="24"/>
          <w:szCs w:val="24"/>
        </w:rPr>
        <w:t xml:space="preserve">, making the comparability more complicated. </w:t>
      </w:r>
      <w:r w:rsidR="000C5AE2">
        <w:rPr>
          <w:rFonts w:eastAsiaTheme="minorEastAsia" w:cstheme="minorHAnsi"/>
          <w:sz w:val="24"/>
          <w:szCs w:val="24"/>
        </w:rPr>
        <w:br/>
        <w:t xml:space="preserve">One way to try and overcome these uncertainties is to include the average level of income insurance directly into the wage equation, doing this we find no significant long-run effects. Using this as an argumentation to exclude the wage-channel when estimating the macro </w:t>
      </w:r>
      <w:r w:rsidR="0016509E">
        <w:rPr>
          <w:rFonts w:eastAsiaTheme="minorEastAsia" w:cstheme="minorHAnsi"/>
          <w:sz w:val="24"/>
          <w:szCs w:val="24"/>
        </w:rPr>
        <w:t>elasticity, we get approximately -0.04 instead of 0.35-0.4 as presented above</w:t>
      </w:r>
      <w:r w:rsidR="000C5AE2">
        <w:rPr>
          <w:rFonts w:eastAsiaTheme="minorEastAsia" w:cstheme="minorHAnsi"/>
          <w:sz w:val="24"/>
          <w:szCs w:val="24"/>
        </w:rPr>
        <w:t xml:space="preserve">. </w:t>
      </w:r>
      <w:r w:rsidR="0016509E">
        <w:rPr>
          <w:rFonts w:eastAsiaTheme="minorEastAsia" w:cstheme="minorHAnsi"/>
          <w:sz w:val="24"/>
          <w:szCs w:val="24"/>
        </w:rPr>
        <w:t xml:space="preserve">Using this estimate in case 3 w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p>
    <w:p w14:paraId="6F383A9B" w14:textId="71C1C8F6" w:rsidR="00533E84" w:rsidRDefault="008311CF"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The overall </w:t>
      </w:r>
      <w:r w:rsidR="00397708">
        <w:rPr>
          <w:rFonts w:eastAsiaTheme="minorEastAsia" w:cstheme="minorHAnsi"/>
          <w:sz w:val="24"/>
          <w:szCs w:val="24"/>
        </w:rPr>
        <w:t xml:space="preserve">discussion towards the </w:t>
      </w:r>
      <w:r>
        <w:rPr>
          <w:rFonts w:eastAsiaTheme="minorEastAsia" w:cstheme="minorHAnsi"/>
          <w:sz w:val="24"/>
          <w:szCs w:val="24"/>
        </w:rPr>
        <w:t>validation of whether suppressing the rate regulation rate starting in 2016 seems to rely on two things. First, the strength of the workers unions to raise wages when the gap between wages and income insurance get</w:t>
      </w:r>
      <w:r w:rsidR="00397708">
        <w:rPr>
          <w:rFonts w:eastAsiaTheme="minorEastAsia" w:cstheme="minorHAnsi"/>
          <w:sz w:val="24"/>
          <w:szCs w:val="24"/>
        </w:rPr>
        <w:t>s</w:t>
      </w:r>
      <w:r>
        <w:rPr>
          <w:rFonts w:eastAsiaTheme="minorEastAsia" w:cstheme="minorHAnsi"/>
          <w:sz w:val="24"/>
          <w:szCs w:val="24"/>
        </w:rPr>
        <w:t xml:space="preserve"> smaller</w:t>
      </w:r>
      <w:r w:rsidR="00397708">
        <w:rPr>
          <w:rFonts w:eastAsiaTheme="minorEastAsia" w:cstheme="minorHAnsi"/>
          <w:sz w:val="24"/>
          <w:szCs w:val="24"/>
        </w:rPr>
        <w:t xml:space="preserve">, and second whether these wage increases affects the Danish economy positively or negatively depending on the demand regime of Denmark. In the next section we will conclude our findings. </w:t>
      </w: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7316529B" w14:textId="77777777" w:rsidR="00766C31" w:rsidRDefault="00766C31" w:rsidP="004C5315"/>
    <w:p w14:paraId="55D55952" w14:textId="6F32386E" w:rsidR="004C5315" w:rsidRDefault="004C5315" w:rsidP="004C5315">
      <w:pPr>
        <w:rPr>
          <w:ins w:id="58" w:author="Simon Thomsen" w:date="2022-11-09T11:41:00Z"/>
        </w:rPr>
      </w:pPr>
    </w:p>
    <w:p w14:paraId="74ABB717" w14:textId="7589233E" w:rsidR="00CD17D9" w:rsidRDefault="00CD17D9" w:rsidP="00CD17D9">
      <w:pPr>
        <w:pStyle w:val="Overskrift1"/>
        <w:rPr>
          <w:ins w:id="59" w:author="Simon Thomsen" w:date="2022-11-09T11:42:00Z"/>
        </w:rPr>
      </w:pPr>
      <w:ins w:id="60" w:author="Simon Thomsen" w:date="2022-11-09T11:42:00Z">
        <w:r>
          <w:t xml:space="preserve">Reference list </w:t>
        </w:r>
      </w:ins>
    </w:p>
    <w:p w14:paraId="2919FEF5" w14:textId="7D0416A6" w:rsidR="00CD17D9" w:rsidRDefault="00CD17D9" w:rsidP="00CD17D9">
      <w:pPr>
        <w:rPr>
          <w:ins w:id="61" w:author="Simon Thomsen" w:date="2022-11-09T11:42:00Z"/>
        </w:rPr>
      </w:pPr>
    </w:p>
    <w:p w14:paraId="7F476922" w14:textId="4F296BD5" w:rsidR="0080080C" w:rsidRPr="0080080C" w:rsidRDefault="00333B3D" w:rsidP="0080080C">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0080C" w:rsidRPr="0080080C">
        <w:rPr>
          <w:rFonts w:ascii="Calibri" w:hAnsi="Calibri" w:cs="Calibri"/>
          <w:noProof/>
          <w:szCs w:val="24"/>
        </w:rPr>
        <w:t xml:space="preserve">Aastrup, M. (2018). </w:t>
      </w:r>
      <w:r w:rsidR="0080080C" w:rsidRPr="0080080C">
        <w:rPr>
          <w:rFonts w:ascii="Calibri" w:hAnsi="Calibri" w:cs="Calibri"/>
          <w:i/>
          <w:iCs/>
          <w:noProof/>
          <w:szCs w:val="24"/>
        </w:rPr>
        <w:t>30 Års dagpengeforringelser</w:t>
      </w:r>
      <w:r w:rsidR="0080080C" w:rsidRPr="0080080C">
        <w:rPr>
          <w:rFonts w:ascii="Calibri" w:hAnsi="Calibri" w:cs="Calibri"/>
          <w:noProof/>
          <w:szCs w:val="24"/>
        </w:rPr>
        <w:t xml:space="preserve">. </w:t>
      </w:r>
      <w:r w:rsidR="0080080C" w:rsidRPr="0080080C">
        <w:rPr>
          <w:rFonts w:ascii="Calibri" w:hAnsi="Calibri" w:cs="Calibri"/>
          <w:i/>
          <w:iCs/>
          <w:noProof/>
          <w:szCs w:val="24"/>
        </w:rPr>
        <w:t>September 2018</w:t>
      </w:r>
      <w:r w:rsidR="0080080C" w:rsidRPr="0080080C">
        <w:rPr>
          <w:rFonts w:ascii="Calibri" w:hAnsi="Calibri" w:cs="Calibri"/>
          <w:noProof/>
          <w:szCs w:val="24"/>
        </w:rPr>
        <w:t>.</w:t>
      </w:r>
    </w:p>
    <w:p w14:paraId="71992B0B"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Andersen, T. M., &amp; Svarer, M. (2006). Flexicurity: The Danish Labour-Market Model. </w:t>
      </w:r>
      <w:r w:rsidRPr="0080080C">
        <w:rPr>
          <w:rFonts w:ascii="Calibri" w:hAnsi="Calibri" w:cs="Calibri"/>
          <w:i/>
          <w:iCs/>
          <w:noProof/>
          <w:szCs w:val="24"/>
        </w:rPr>
        <w:t>Ekonomisk Debatt</w:t>
      </w:r>
      <w:r w:rsidRPr="0080080C">
        <w:rPr>
          <w:rFonts w:ascii="Calibri" w:hAnsi="Calibri" w:cs="Calibri"/>
          <w:noProof/>
          <w:szCs w:val="24"/>
        </w:rPr>
        <w:t xml:space="preserve">, </w:t>
      </w:r>
      <w:r w:rsidRPr="0080080C">
        <w:rPr>
          <w:rFonts w:ascii="Calibri" w:hAnsi="Calibri" w:cs="Calibri"/>
          <w:i/>
          <w:iCs/>
          <w:noProof/>
          <w:szCs w:val="24"/>
        </w:rPr>
        <w:t>1</w:t>
      </w:r>
      <w:r w:rsidRPr="0080080C">
        <w:rPr>
          <w:rFonts w:ascii="Calibri" w:hAnsi="Calibri" w:cs="Calibri"/>
          <w:noProof/>
          <w:szCs w:val="24"/>
        </w:rPr>
        <w:t>(April), 17–29.</w:t>
      </w:r>
    </w:p>
    <w:p w14:paraId="1C154234"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Andersen, T. M., Svarer, M., &amp; Vejlin, R. M. (2015). Litteraturreview af effekter af indretning af arbejdsunderstøttelsen. </w:t>
      </w:r>
      <w:r w:rsidRPr="0080080C">
        <w:rPr>
          <w:rFonts w:ascii="Calibri" w:hAnsi="Calibri" w:cs="Calibri"/>
          <w:i/>
          <w:iCs/>
          <w:noProof/>
          <w:szCs w:val="24"/>
        </w:rPr>
        <w:t>Beskæftigelsesministeriet</w:t>
      </w:r>
      <w:r w:rsidRPr="0080080C">
        <w:rPr>
          <w:rFonts w:ascii="Calibri" w:hAnsi="Calibri" w:cs="Calibri"/>
          <w:noProof/>
          <w:szCs w:val="24"/>
        </w:rPr>
        <w:t>, 1–99.</w:t>
      </w:r>
    </w:p>
    <w:p w14:paraId="76998C72"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Bengtsson, E., &amp; Stockhammer, E. (2018). Wages, Income Distribution and Economic Growth: Long-Run Perspectives in Scandinavia, 1900–2010. </w:t>
      </w:r>
      <w:r w:rsidRPr="0080080C">
        <w:rPr>
          <w:rFonts w:ascii="Calibri" w:hAnsi="Calibri" w:cs="Calibri"/>
          <w:i/>
          <w:iCs/>
          <w:noProof/>
          <w:szCs w:val="24"/>
        </w:rPr>
        <w:t>Review of Political Economy</w:t>
      </w:r>
      <w:r w:rsidRPr="0080080C">
        <w:rPr>
          <w:rFonts w:ascii="Calibri" w:hAnsi="Calibri" w:cs="Calibri"/>
          <w:noProof/>
          <w:szCs w:val="24"/>
        </w:rPr>
        <w:t xml:space="preserve">, </w:t>
      </w:r>
      <w:r w:rsidRPr="0080080C">
        <w:rPr>
          <w:rFonts w:ascii="Calibri" w:hAnsi="Calibri" w:cs="Calibri"/>
          <w:i/>
          <w:iCs/>
          <w:noProof/>
          <w:szCs w:val="24"/>
        </w:rPr>
        <w:t>33</w:t>
      </w:r>
      <w:r w:rsidRPr="0080080C">
        <w:rPr>
          <w:rFonts w:ascii="Calibri" w:hAnsi="Calibri" w:cs="Calibri"/>
          <w:noProof/>
          <w:szCs w:val="24"/>
        </w:rPr>
        <w:t>(4), 725–745. https://doi.org/10.1080/09538259.2020.1860307</w:t>
      </w:r>
    </w:p>
    <w:p w14:paraId="7BADDD28"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Boone, C., Dube, A., Goodman, L., &amp; Kaplan, E. (2021). Unemployment Insurance Generosity and Aggregate Employment. </w:t>
      </w:r>
      <w:r w:rsidRPr="0080080C">
        <w:rPr>
          <w:rFonts w:ascii="Calibri" w:hAnsi="Calibri" w:cs="Calibri"/>
          <w:i/>
          <w:iCs/>
          <w:noProof/>
          <w:szCs w:val="24"/>
        </w:rPr>
        <w:t>American Economic Journal: Economic Policy</w:t>
      </w:r>
      <w:r w:rsidRPr="0080080C">
        <w:rPr>
          <w:rFonts w:ascii="Calibri" w:hAnsi="Calibri" w:cs="Calibri"/>
          <w:noProof/>
          <w:szCs w:val="24"/>
        </w:rPr>
        <w:t xml:space="preserve">, </w:t>
      </w:r>
      <w:r w:rsidRPr="0080080C">
        <w:rPr>
          <w:rFonts w:ascii="Calibri" w:hAnsi="Calibri" w:cs="Calibri"/>
          <w:i/>
          <w:iCs/>
          <w:noProof/>
          <w:szCs w:val="24"/>
        </w:rPr>
        <w:t>13</w:t>
      </w:r>
      <w:r w:rsidRPr="0080080C">
        <w:rPr>
          <w:rFonts w:ascii="Calibri" w:hAnsi="Calibri" w:cs="Calibri"/>
          <w:noProof/>
          <w:szCs w:val="24"/>
        </w:rPr>
        <w:t>(2), 58–99. https://doi.org/10.1257/pol.20160613</w:t>
      </w:r>
    </w:p>
    <w:p w14:paraId="580A4F86"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Byrialsen, M. R., &amp; Raza, H. (2018). Macroeconomic effects of unemployment benefits in small open economies: A stock–flow consistent approach. </w:t>
      </w:r>
      <w:r w:rsidRPr="0080080C">
        <w:rPr>
          <w:rFonts w:ascii="Calibri" w:hAnsi="Calibri" w:cs="Calibri"/>
          <w:i/>
          <w:iCs/>
          <w:noProof/>
          <w:szCs w:val="24"/>
        </w:rPr>
        <w:t>European Journal of Economics and Economic Policies: Intervention</w:t>
      </w:r>
      <w:r w:rsidRPr="0080080C">
        <w:rPr>
          <w:rFonts w:ascii="Calibri" w:hAnsi="Calibri" w:cs="Calibri"/>
          <w:noProof/>
          <w:szCs w:val="24"/>
        </w:rPr>
        <w:t xml:space="preserve">, </w:t>
      </w:r>
      <w:r w:rsidRPr="0080080C">
        <w:rPr>
          <w:rFonts w:ascii="Calibri" w:hAnsi="Calibri" w:cs="Calibri"/>
          <w:i/>
          <w:iCs/>
          <w:noProof/>
          <w:szCs w:val="24"/>
        </w:rPr>
        <w:t>15</w:t>
      </w:r>
      <w:r w:rsidRPr="0080080C">
        <w:rPr>
          <w:rFonts w:ascii="Calibri" w:hAnsi="Calibri" w:cs="Calibri"/>
          <w:noProof/>
          <w:szCs w:val="24"/>
        </w:rPr>
        <w:t>(3), 335–363. https://doi.org/10.4337/ejeep.2018.0032</w:t>
      </w:r>
    </w:p>
    <w:p w14:paraId="1E99BB99"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Byrialsen, M. R., Raza, H., &amp; Valdecantos, S. (2022). </w:t>
      </w:r>
      <w:r w:rsidRPr="0080080C">
        <w:rPr>
          <w:rFonts w:ascii="Calibri" w:hAnsi="Calibri" w:cs="Calibri"/>
          <w:i/>
          <w:iCs/>
          <w:noProof/>
          <w:szCs w:val="24"/>
        </w:rPr>
        <w:t>QMDE : A QUARTERLY EMPIRICAL MODEL FOR THE DANISH ECONOMY : A STOCK-FLOW CONSISTENT APPROACH</w:t>
      </w:r>
      <w:r w:rsidRPr="0080080C">
        <w:rPr>
          <w:rFonts w:ascii="Calibri" w:hAnsi="Calibri" w:cs="Calibri"/>
          <w:noProof/>
          <w:szCs w:val="24"/>
        </w:rPr>
        <w:t xml:space="preserve">. </w:t>
      </w:r>
      <w:r w:rsidRPr="0080080C">
        <w:rPr>
          <w:rFonts w:ascii="Calibri" w:hAnsi="Calibri" w:cs="Calibri"/>
          <w:i/>
          <w:iCs/>
          <w:noProof/>
          <w:szCs w:val="24"/>
        </w:rPr>
        <w:t>79</w:t>
      </w:r>
      <w:r w:rsidRPr="0080080C">
        <w:rPr>
          <w:rFonts w:ascii="Calibri" w:hAnsi="Calibri" w:cs="Calibri"/>
          <w:noProof/>
          <w:szCs w:val="24"/>
        </w:rPr>
        <w:t>.</w:t>
      </w:r>
    </w:p>
    <w:p w14:paraId="0ABE8FFD"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Chetty, R. (2006). A general formula for the optimal level of social insurance. </w:t>
      </w:r>
      <w:r w:rsidRPr="0080080C">
        <w:rPr>
          <w:rFonts w:ascii="Calibri" w:hAnsi="Calibri" w:cs="Calibri"/>
          <w:i/>
          <w:iCs/>
          <w:noProof/>
          <w:szCs w:val="24"/>
        </w:rPr>
        <w:t>Journal of Public Economics</w:t>
      </w:r>
      <w:r w:rsidRPr="0080080C">
        <w:rPr>
          <w:rFonts w:ascii="Calibri" w:hAnsi="Calibri" w:cs="Calibri"/>
          <w:noProof/>
          <w:szCs w:val="24"/>
        </w:rPr>
        <w:t xml:space="preserve">, </w:t>
      </w:r>
      <w:r w:rsidRPr="0080080C">
        <w:rPr>
          <w:rFonts w:ascii="Calibri" w:hAnsi="Calibri" w:cs="Calibri"/>
          <w:i/>
          <w:iCs/>
          <w:noProof/>
          <w:szCs w:val="24"/>
        </w:rPr>
        <w:t>90</w:t>
      </w:r>
      <w:r w:rsidRPr="0080080C">
        <w:rPr>
          <w:rFonts w:ascii="Calibri" w:hAnsi="Calibri" w:cs="Calibri"/>
          <w:noProof/>
          <w:szCs w:val="24"/>
        </w:rPr>
        <w:t>(10–11), 1879–1901. https://doi.org/10.1016/j.jpubeco.2006.01.004</w:t>
      </w:r>
    </w:p>
    <w:p w14:paraId="4BA68140"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Chetty, R. (2008). Moral hazard versus liquidity and optimal unemployment insurance. </w:t>
      </w:r>
      <w:r w:rsidRPr="0080080C">
        <w:rPr>
          <w:rFonts w:ascii="Calibri" w:hAnsi="Calibri" w:cs="Calibri"/>
          <w:i/>
          <w:iCs/>
          <w:noProof/>
          <w:szCs w:val="24"/>
        </w:rPr>
        <w:t>Journal of Political Economy</w:t>
      </w:r>
      <w:r w:rsidRPr="0080080C">
        <w:rPr>
          <w:rFonts w:ascii="Calibri" w:hAnsi="Calibri" w:cs="Calibri"/>
          <w:noProof/>
          <w:szCs w:val="24"/>
        </w:rPr>
        <w:t xml:space="preserve">, </w:t>
      </w:r>
      <w:r w:rsidRPr="0080080C">
        <w:rPr>
          <w:rFonts w:ascii="Calibri" w:hAnsi="Calibri" w:cs="Calibri"/>
          <w:i/>
          <w:iCs/>
          <w:noProof/>
          <w:szCs w:val="24"/>
        </w:rPr>
        <w:t>116</w:t>
      </w:r>
      <w:r w:rsidRPr="0080080C">
        <w:rPr>
          <w:rFonts w:ascii="Calibri" w:hAnsi="Calibri" w:cs="Calibri"/>
          <w:noProof/>
          <w:szCs w:val="24"/>
        </w:rPr>
        <w:t>(2), 173–234. https://doi.org/10.1086/588585</w:t>
      </w:r>
    </w:p>
    <w:p w14:paraId="4DB951C3"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Dagpengekommissionen. (2015). </w:t>
      </w:r>
      <w:r w:rsidRPr="0080080C">
        <w:rPr>
          <w:rFonts w:ascii="Calibri" w:hAnsi="Calibri" w:cs="Calibri"/>
          <w:i/>
          <w:iCs/>
          <w:noProof/>
          <w:szCs w:val="24"/>
        </w:rPr>
        <w:t>Kompensationsgraden i dagpengesystemet</w:t>
      </w:r>
      <w:r w:rsidRPr="0080080C">
        <w:rPr>
          <w:rFonts w:ascii="Calibri" w:hAnsi="Calibri" w:cs="Calibri"/>
          <w:noProof/>
          <w:szCs w:val="24"/>
        </w:rPr>
        <w:t>. 41.</w:t>
      </w:r>
    </w:p>
    <w:p w14:paraId="598273B0"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Dagpengekommissionens sekretariat. (2015). Dagpengemodellen teknisk analyserapport. </w:t>
      </w:r>
      <w:r w:rsidRPr="0080080C">
        <w:rPr>
          <w:rFonts w:ascii="Calibri" w:hAnsi="Calibri" w:cs="Calibri"/>
          <w:i/>
          <w:iCs/>
          <w:noProof/>
          <w:szCs w:val="24"/>
        </w:rPr>
        <w:t>Beskæftigelsesmi</w:t>
      </w:r>
      <w:r w:rsidRPr="0080080C">
        <w:rPr>
          <w:rFonts w:ascii="Calibri" w:hAnsi="Calibri" w:cs="Calibri"/>
          <w:noProof/>
          <w:szCs w:val="24"/>
        </w:rPr>
        <w:t>.</w:t>
      </w:r>
    </w:p>
    <w:p w14:paraId="7C9D1C92"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lastRenderedPageBreak/>
        <w:t xml:space="preserve">Danmarks Statistik. (2012). ADAM - En Model Af Dansk Økonomi. In </w:t>
      </w:r>
      <w:r w:rsidRPr="0080080C">
        <w:rPr>
          <w:rFonts w:ascii="Calibri" w:hAnsi="Calibri" w:cs="Calibri"/>
          <w:i/>
          <w:iCs/>
          <w:noProof/>
          <w:szCs w:val="24"/>
        </w:rPr>
        <w:t>Danmarks Statistik</w:t>
      </w:r>
      <w:r w:rsidRPr="0080080C">
        <w:rPr>
          <w:rFonts w:ascii="Calibri" w:hAnsi="Calibri" w:cs="Calibri"/>
          <w:noProof/>
          <w:szCs w:val="24"/>
        </w:rPr>
        <w:t>. Danmarks Statistik. https://www.dst.dk/da/Statistik/Publikationer/VisPub?cid=17987</w:t>
      </w:r>
    </w:p>
    <w:p w14:paraId="325E13FC"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De Økonomiske Råd. (2022). </w:t>
      </w:r>
      <w:r w:rsidRPr="0080080C">
        <w:rPr>
          <w:rFonts w:ascii="Calibri" w:hAnsi="Calibri" w:cs="Calibri"/>
          <w:i/>
          <w:iCs/>
          <w:noProof/>
          <w:szCs w:val="24"/>
        </w:rPr>
        <w:t>RAPPORT FRA FORMANDSKABET DANSK ØKONOMI FORÅR 2022</w:t>
      </w:r>
      <w:r w:rsidRPr="0080080C">
        <w:rPr>
          <w:rFonts w:ascii="Calibri" w:hAnsi="Calibri" w:cs="Calibri"/>
          <w:noProof/>
          <w:szCs w:val="24"/>
        </w:rPr>
        <w:t>. https://dors.dk/raad-vismaend/loven.</w:t>
      </w:r>
    </w:p>
    <w:p w14:paraId="5E3189A1"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80080C">
        <w:rPr>
          <w:rFonts w:ascii="Calibri" w:hAnsi="Calibri" w:cs="Calibri"/>
          <w:i/>
          <w:iCs/>
          <w:noProof/>
          <w:szCs w:val="24"/>
        </w:rPr>
        <w:t>SSRN Electronic Journal</w:t>
      </w:r>
      <w:r w:rsidRPr="0080080C">
        <w:rPr>
          <w:rFonts w:ascii="Calibri" w:hAnsi="Calibri" w:cs="Calibri"/>
          <w:noProof/>
          <w:szCs w:val="24"/>
        </w:rPr>
        <w:t xml:space="preserve">, </w:t>
      </w:r>
      <w:r w:rsidRPr="0080080C">
        <w:rPr>
          <w:rFonts w:ascii="Calibri" w:hAnsi="Calibri" w:cs="Calibri"/>
          <w:i/>
          <w:iCs/>
          <w:noProof/>
          <w:szCs w:val="24"/>
        </w:rPr>
        <w:t>11496</w:t>
      </w:r>
      <w:r w:rsidRPr="0080080C">
        <w:rPr>
          <w:rFonts w:ascii="Calibri" w:hAnsi="Calibri" w:cs="Calibri"/>
          <w:noProof/>
          <w:szCs w:val="24"/>
        </w:rPr>
        <w:t>. https://doi.org/10.2139/ssrn.3177370</w:t>
      </w:r>
    </w:p>
    <w:p w14:paraId="2D79D296"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Dray, M., &amp; Thirlwall, A. P. (2011). The endogeneity of the natural rate of growth for a selection of Asian countries. </w:t>
      </w:r>
      <w:r w:rsidRPr="0080080C">
        <w:rPr>
          <w:rFonts w:ascii="Calibri" w:hAnsi="Calibri" w:cs="Calibri"/>
          <w:i/>
          <w:iCs/>
          <w:noProof/>
          <w:szCs w:val="24"/>
        </w:rPr>
        <w:t>Journal of Post Keynesian Economics</w:t>
      </w:r>
      <w:r w:rsidRPr="0080080C">
        <w:rPr>
          <w:rFonts w:ascii="Calibri" w:hAnsi="Calibri" w:cs="Calibri"/>
          <w:noProof/>
          <w:szCs w:val="24"/>
        </w:rPr>
        <w:t xml:space="preserve">, </w:t>
      </w:r>
      <w:r w:rsidRPr="0080080C">
        <w:rPr>
          <w:rFonts w:ascii="Calibri" w:hAnsi="Calibri" w:cs="Calibri"/>
          <w:i/>
          <w:iCs/>
          <w:noProof/>
          <w:szCs w:val="24"/>
        </w:rPr>
        <w:t>33</w:t>
      </w:r>
      <w:r w:rsidRPr="0080080C">
        <w:rPr>
          <w:rFonts w:ascii="Calibri" w:hAnsi="Calibri" w:cs="Calibri"/>
          <w:noProof/>
          <w:szCs w:val="24"/>
        </w:rPr>
        <w:t>(3), 451–468. https://doi.org/10.2753/PKE0160-3477330303</w:t>
      </w:r>
    </w:p>
    <w:p w14:paraId="359089F4"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DREAM. (2013). </w:t>
      </w:r>
      <w:r w:rsidRPr="0080080C">
        <w:rPr>
          <w:rFonts w:ascii="Calibri" w:hAnsi="Calibri" w:cs="Calibri"/>
          <w:i/>
          <w:iCs/>
          <w:noProof/>
          <w:szCs w:val="24"/>
        </w:rPr>
        <w:t>Langsigtet økonomisk fremskrivning 2013</w:t>
      </w:r>
      <w:r w:rsidRPr="0080080C">
        <w:rPr>
          <w:rFonts w:ascii="Calibri" w:hAnsi="Calibri" w:cs="Calibri"/>
          <w:noProof/>
          <w:szCs w:val="24"/>
        </w:rPr>
        <w:t xml:space="preserve">. </w:t>
      </w:r>
      <w:r w:rsidRPr="0080080C">
        <w:rPr>
          <w:rFonts w:ascii="Calibri" w:hAnsi="Calibri" w:cs="Calibri"/>
          <w:i/>
          <w:iCs/>
          <w:noProof/>
          <w:szCs w:val="24"/>
        </w:rPr>
        <w:t>August</w:t>
      </w:r>
      <w:r w:rsidRPr="0080080C">
        <w:rPr>
          <w:rFonts w:ascii="Calibri" w:hAnsi="Calibri" w:cs="Calibri"/>
          <w:noProof/>
          <w:szCs w:val="24"/>
        </w:rPr>
        <w:t>.</w:t>
      </w:r>
    </w:p>
    <w:p w14:paraId="050917BB"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Fagbevægelsens Hovedorganisation. (2021). </w:t>
      </w:r>
      <w:r w:rsidRPr="0080080C">
        <w:rPr>
          <w:rFonts w:ascii="Calibri" w:hAnsi="Calibri" w:cs="Calibri"/>
          <w:i/>
          <w:iCs/>
          <w:noProof/>
          <w:szCs w:val="24"/>
        </w:rPr>
        <w:t>Mere tryghed til lønmodtagerne</w:t>
      </w:r>
      <w:r w:rsidRPr="0080080C">
        <w:rPr>
          <w:rFonts w:ascii="Calibri" w:hAnsi="Calibri" w:cs="Calibri"/>
          <w:noProof/>
          <w:szCs w:val="24"/>
        </w:rPr>
        <w:t>.</w:t>
      </w:r>
    </w:p>
    <w:p w14:paraId="48E01C5A"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Falch, N. S. (2015). </w:t>
      </w:r>
      <w:r w:rsidRPr="0080080C">
        <w:rPr>
          <w:rFonts w:ascii="Calibri" w:hAnsi="Calibri" w:cs="Calibri"/>
          <w:i/>
          <w:iCs/>
          <w:noProof/>
          <w:szCs w:val="24"/>
        </w:rPr>
        <w:t>Three essays on unemployment insurance</w:t>
      </w:r>
      <w:r w:rsidRPr="0080080C">
        <w:rPr>
          <w:rFonts w:ascii="Calibri" w:hAnsi="Calibri" w:cs="Calibri"/>
          <w:noProof/>
          <w:szCs w:val="24"/>
        </w:rPr>
        <w:t xml:space="preserve">. </w:t>
      </w:r>
      <w:r w:rsidRPr="0080080C">
        <w:rPr>
          <w:rFonts w:ascii="Calibri" w:hAnsi="Calibri" w:cs="Calibri"/>
          <w:i/>
          <w:iCs/>
          <w:noProof/>
          <w:szCs w:val="24"/>
        </w:rPr>
        <w:t>April</w:t>
      </w:r>
      <w:r w:rsidRPr="0080080C">
        <w:rPr>
          <w:rFonts w:ascii="Calibri" w:hAnsi="Calibri" w:cs="Calibri"/>
          <w:noProof/>
          <w:szCs w:val="24"/>
        </w:rPr>
        <w:t>.</w:t>
      </w:r>
    </w:p>
    <w:p w14:paraId="58AC841B"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Fazzari, S. M., Ferri, P., &amp; Variato, A. M. (2020). Demand-led growth and accommodating supply. </w:t>
      </w:r>
      <w:r w:rsidRPr="0080080C">
        <w:rPr>
          <w:rFonts w:ascii="Calibri" w:hAnsi="Calibri" w:cs="Calibri"/>
          <w:i/>
          <w:iCs/>
          <w:noProof/>
          <w:szCs w:val="24"/>
        </w:rPr>
        <w:t>Cambridge Journal of Economics</w:t>
      </w:r>
      <w:r w:rsidRPr="0080080C">
        <w:rPr>
          <w:rFonts w:ascii="Calibri" w:hAnsi="Calibri" w:cs="Calibri"/>
          <w:noProof/>
          <w:szCs w:val="24"/>
        </w:rPr>
        <w:t xml:space="preserve">, </w:t>
      </w:r>
      <w:r w:rsidRPr="0080080C">
        <w:rPr>
          <w:rFonts w:ascii="Calibri" w:hAnsi="Calibri" w:cs="Calibri"/>
          <w:i/>
          <w:iCs/>
          <w:noProof/>
          <w:szCs w:val="24"/>
        </w:rPr>
        <w:t>44</w:t>
      </w:r>
      <w:r w:rsidRPr="0080080C">
        <w:rPr>
          <w:rFonts w:ascii="Calibri" w:hAnsi="Calibri" w:cs="Calibri"/>
          <w:noProof/>
          <w:szCs w:val="24"/>
        </w:rPr>
        <w:t>(3), 583–605. https://doi.org/10.1093/cje/bez055</w:t>
      </w:r>
    </w:p>
    <w:p w14:paraId="6D54F0B9"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Finansministeriet. (2017). </w:t>
      </w:r>
      <w:r w:rsidRPr="0080080C">
        <w:rPr>
          <w:rFonts w:ascii="Calibri" w:hAnsi="Calibri" w:cs="Calibri"/>
          <w:i/>
          <w:iCs/>
          <w:noProof/>
          <w:szCs w:val="24"/>
        </w:rPr>
        <w:t>Det danske pensionssystem nu og i fremtiden</w:t>
      </w:r>
      <w:r w:rsidRPr="0080080C">
        <w:rPr>
          <w:rFonts w:ascii="Calibri" w:hAnsi="Calibri" w:cs="Calibri"/>
          <w:noProof/>
          <w:szCs w:val="24"/>
        </w:rPr>
        <w:t>.</w:t>
      </w:r>
    </w:p>
    <w:p w14:paraId="6EA3DF24"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Finkelstein, A., &amp; Chetty, R. (2012). </w:t>
      </w:r>
      <w:r w:rsidRPr="0080080C">
        <w:rPr>
          <w:rFonts w:ascii="Calibri" w:hAnsi="Calibri" w:cs="Calibri"/>
          <w:i/>
          <w:iCs/>
          <w:noProof/>
          <w:szCs w:val="24"/>
        </w:rPr>
        <w:t>SOCIAL INSURANCE: CONNECTING THEORY TO DATA</w:t>
      </w:r>
      <w:r w:rsidRPr="0080080C">
        <w:rPr>
          <w:rFonts w:ascii="Calibri" w:hAnsi="Calibri" w:cs="Calibri"/>
          <w:noProof/>
          <w:szCs w:val="24"/>
        </w:rPr>
        <w:t>.</w:t>
      </w:r>
    </w:p>
    <w:p w14:paraId="1FB464B0"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Fredriksson, P., &amp; Söderström, M. (2020). The equilibrium impact of unemployment insurance on unemployment: Evidence from a non-linear policy rule. </w:t>
      </w:r>
      <w:r w:rsidRPr="0080080C">
        <w:rPr>
          <w:rFonts w:ascii="Calibri" w:hAnsi="Calibri" w:cs="Calibri"/>
          <w:i/>
          <w:iCs/>
          <w:noProof/>
          <w:szCs w:val="24"/>
        </w:rPr>
        <w:t>Journal of Public Economics</w:t>
      </w:r>
      <w:r w:rsidRPr="0080080C">
        <w:rPr>
          <w:rFonts w:ascii="Calibri" w:hAnsi="Calibri" w:cs="Calibri"/>
          <w:noProof/>
          <w:szCs w:val="24"/>
        </w:rPr>
        <w:t xml:space="preserve">, </w:t>
      </w:r>
      <w:r w:rsidRPr="0080080C">
        <w:rPr>
          <w:rFonts w:ascii="Calibri" w:hAnsi="Calibri" w:cs="Calibri"/>
          <w:i/>
          <w:iCs/>
          <w:noProof/>
          <w:szCs w:val="24"/>
        </w:rPr>
        <w:t>187</w:t>
      </w:r>
      <w:r w:rsidRPr="0080080C">
        <w:rPr>
          <w:rFonts w:ascii="Calibri" w:hAnsi="Calibri" w:cs="Calibri"/>
          <w:noProof/>
          <w:szCs w:val="24"/>
        </w:rPr>
        <w:t>, 104199. https://doi.org/10.1016/j.jpubeco.2020.104199</w:t>
      </w:r>
    </w:p>
    <w:p w14:paraId="66876A1C"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Gutierrez, I. A. (2016). Job insecurity, unemployment insurance and on-the-job search. Evidence from older American workers. </w:t>
      </w:r>
      <w:r w:rsidRPr="0080080C">
        <w:rPr>
          <w:rFonts w:ascii="Calibri" w:hAnsi="Calibri" w:cs="Calibri"/>
          <w:i/>
          <w:iCs/>
          <w:noProof/>
          <w:szCs w:val="24"/>
        </w:rPr>
        <w:t>Labour Economics</w:t>
      </w:r>
      <w:r w:rsidRPr="0080080C">
        <w:rPr>
          <w:rFonts w:ascii="Calibri" w:hAnsi="Calibri" w:cs="Calibri"/>
          <w:noProof/>
          <w:szCs w:val="24"/>
        </w:rPr>
        <w:t xml:space="preserve">, </w:t>
      </w:r>
      <w:r w:rsidRPr="0080080C">
        <w:rPr>
          <w:rFonts w:ascii="Calibri" w:hAnsi="Calibri" w:cs="Calibri"/>
          <w:i/>
          <w:iCs/>
          <w:noProof/>
          <w:szCs w:val="24"/>
        </w:rPr>
        <w:t>41</w:t>
      </w:r>
      <w:r w:rsidRPr="0080080C">
        <w:rPr>
          <w:rFonts w:ascii="Calibri" w:hAnsi="Calibri" w:cs="Calibri"/>
          <w:noProof/>
          <w:szCs w:val="24"/>
        </w:rPr>
        <w:t>, 228–245. https://doi.org/10.1016/j.labeco.2016.05.011</w:t>
      </w:r>
    </w:p>
    <w:p w14:paraId="73FE9A85"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Hagedorn, M., Karahan, F., Manovskii, I., &amp; Mitman, K. (2013). Unemployment Benefits and Unemployment in the Great Recession: The Role of Macro Effects. </w:t>
      </w:r>
      <w:r w:rsidRPr="0080080C">
        <w:rPr>
          <w:rFonts w:ascii="Calibri" w:hAnsi="Calibri" w:cs="Calibri"/>
          <w:i/>
          <w:iCs/>
          <w:noProof/>
          <w:szCs w:val="24"/>
        </w:rPr>
        <w:t>SSRN Electronic Journal</w:t>
      </w:r>
      <w:r w:rsidRPr="0080080C">
        <w:rPr>
          <w:rFonts w:ascii="Calibri" w:hAnsi="Calibri" w:cs="Calibri"/>
          <w:noProof/>
          <w:szCs w:val="24"/>
        </w:rPr>
        <w:t>. https://doi.org/10.2139/ssrn.2340678</w:t>
      </w:r>
    </w:p>
    <w:p w14:paraId="097AE52B"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Hagedorn, M., Manovskii, I., &amp; Mitman, K. (2016). Interpreting Recent Quasi-Experimental Evidence on the Effects of Unemployment Benefit Extensions. </w:t>
      </w:r>
      <w:r w:rsidRPr="0080080C">
        <w:rPr>
          <w:rFonts w:ascii="Calibri" w:hAnsi="Calibri" w:cs="Calibri"/>
          <w:i/>
          <w:iCs/>
          <w:noProof/>
          <w:szCs w:val="24"/>
        </w:rPr>
        <w:t>NBER Working Paper Series</w:t>
      </w:r>
      <w:r w:rsidRPr="0080080C">
        <w:rPr>
          <w:rFonts w:ascii="Calibri" w:hAnsi="Calibri" w:cs="Calibri"/>
          <w:noProof/>
          <w:szCs w:val="24"/>
        </w:rPr>
        <w:t>, 24. http://www.nber.org/papers/w22280</w:t>
      </w:r>
    </w:p>
    <w:p w14:paraId="4AB6580B"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Hopenhayn, H. A., &amp; Nicolini, J. P. (2009). Optimal unemployment insurance and employment history. </w:t>
      </w:r>
      <w:r w:rsidRPr="0080080C">
        <w:rPr>
          <w:rFonts w:ascii="Calibri" w:hAnsi="Calibri" w:cs="Calibri"/>
          <w:i/>
          <w:iCs/>
          <w:noProof/>
          <w:szCs w:val="24"/>
        </w:rPr>
        <w:t>Review of Economic Studies</w:t>
      </w:r>
      <w:r w:rsidRPr="0080080C">
        <w:rPr>
          <w:rFonts w:ascii="Calibri" w:hAnsi="Calibri" w:cs="Calibri"/>
          <w:noProof/>
          <w:szCs w:val="24"/>
        </w:rPr>
        <w:t xml:space="preserve">, </w:t>
      </w:r>
      <w:r w:rsidRPr="0080080C">
        <w:rPr>
          <w:rFonts w:ascii="Calibri" w:hAnsi="Calibri" w:cs="Calibri"/>
          <w:i/>
          <w:iCs/>
          <w:noProof/>
          <w:szCs w:val="24"/>
        </w:rPr>
        <w:t>76</w:t>
      </w:r>
      <w:r w:rsidRPr="0080080C">
        <w:rPr>
          <w:rFonts w:ascii="Calibri" w:hAnsi="Calibri" w:cs="Calibri"/>
          <w:noProof/>
          <w:szCs w:val="24"/>
        </w:rPr>
        <w:t>(3), 1049–1070. https://doi.org/10.1111/j.1467-937X.2009.00555.x</w:t>
      </w:r>
    </w:p>
    <w:p w14:paraId="505C8B64"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Hopenhayn, H. A., &amp; Wang, C. (1996). Unemployment insurance with moral hazard in a dynamic economy A comment. </w:t>
      </w:r>
      <w:r w:rsidRPr="0080080C">
        <w:rPr>
          <w:rFonts w:ascii="Calibri" w:hAnsi="Calibri" w:cs="Calibri"/>
          <w:i/>
          <w:iCs/>
          <w:noProof/>
          <w:szCs w:val="24"/>
        </w:rPr>
        <w:t>Carnegie-Rochester Conference Series on Public Policy</w:t>
      </w:r>
      <w:r w:rsidRPr="0080080C">
        <w:rPr>
          <w:rFonts w:ascii="Calibri" w:hAnsi="Calibri" w:cs="Calibri"/>
          <w:noProof/>
          <w:szCs w:val="24"/>
        </w:rPr>
        <w:t xml:space="preserve">, </w:t>
      </w:r>
      <w:r w:rsidRPr="0080080C">
        <w:rPr>
          <w:rFonts w:ascii="Calibri" w:hAnsi="Calibri" w:cs="Calibri"/>
          <w:i/>
          <w:iCs/>
          <w:noProof/>
          <w:szCs w:val="24"/>
        </w:rPr>
        <w:t>44</w:t>
      </w:r>
      <w:r w:rsidRPr="0080080C">
        <w:rPr>
          <w:rFonts w:ascii="Calibri" w:hAnsi="Calibri" w:cs="Calibri"/>
          <w:noProof/>
          <w:szCs w:val="24"/>
        </w:rPr>
        <w:t>, 43–46. https://doi.org/10.1016/s0167-2231(96)90003-2</w:t>
      </w:r>
    </w:p>
    <w:p w14:paraId="095C5CAA"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Howell, D., &amp; Azizoglu, B. (2011). Unemployment Benefits and Work Incentives: The U.S. Labor Market in the Great Recession. </w:t>
      </w:r>
      <w:r w:rsidRPr="0080080C">
        <w:rPr>
          <w:rFonts w:ascii="Calibri" w:hAnsi="Calibri" w:cs="Calibri"/>
          <w:i/>
          <w:iCs/>
          <w:noProof/>
          <w:szCs w:val="24"/>
        </w:rPr>
        <w:t>Political Economy Research Institute</w:t>
      </w:r>
      <w:r w:rsidRPr="0080080C">
        <w:rPr>
          <w:rFonts w:ascii="Calibri" w:hAnsi="Calibri" w:cs="Calibri"/>
          <w:noProof/>
          <w:szCs w:val="24"/>
        </w:rPr>
        <w:t xml:space="preserve">, </w:t>
      </w:r>
      <w:r w:rsidRPr="0080080C">
        <w:rPr>
          <w:rFonts w:ascii="Calibri" w:hAnsi="Calibri" w:cs="Calibri"/>
          <w:i/>
          <w:iCs/>
          <w:noProof/>
          <w:szCs w:val="24"/>
        </w:rPr>
        <w:t>257</w:t>
      </w:r>
      <w:r w:rsidRPr="0080080C">
        <w:rPr>
          <w:rFonts w:ascii="Calibri" w:hAnsi="Calibri" w:cs="Calibri"/>
          <w:noProof/>
          <w:szCs w:val="24"/>
        </w:rPr>
        <w:t>, 151–162. https://doi.org/10.4324/9781315143842</w:t>
      </w:r>
    </w:p>
    <w:p w14:paraId="375B975C"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Hummelgaard, P. (2021). </w:t>
      </w:r>
      <w:r w:rsidRPr="0080080C">
        <w:rPr>
          <w:rFonts w:ascii="Calibri" w:hAnsi="Calibri" w:cs="Calibri"/>
          <w:i/>
          <w:iCs/>
          <w:noProof/>
          <w:szCs w:val="24"/>
        </w:rPr>
        <w:t>Spørgsmål nr:270</w:t>
      </w:r>
      <w:r w:rsidRPr="0080080C">
        <w:rPr>
          <w:rFonts w:ascii="Calibri" w:hAnsi="Calibri" w:cs="Calibri"/>
          <w:noProof/>
          <w:szCs w:val="24"/>
        </w:rPr>
        <w:t>. Beskæftigelses Ministeriet. https://www.ft.dk/samling/20201/almdel/beu/spm/270/svar/1776624/2384360/index.htm</w:t>
      </w:r>
    </w:p>
    <w:p w14:paraId="4FCA87B4"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Jensen, M. T. (2021). </w:t>
      </w:r>
      <w:r w:rsidRPr="0080080C">
        <w:rPr>
          <w:rFonts w:ascii="Calibri" w:hAnsi="Calibri" w:cs="Calibri"/>
          <w:i/>
          <w:iCs/>
          <w:noProof/>
          <w:szCs w:val="24"/>
        </w:rPr>
        <w:t>Prisen for at løfte dagpengene overdrives</w:t>
      </w:r>
      <w:r w:rsidRPr="0080080C">
        <w:rPr>
          <w:rFonts w:ascii="Calibri" w:hAnsi="Calibri" w:cs="Calibri"/>
          <w:noProof/>
          <w:szCs w:val="24"/>
        </w:rPr>
        <w:t>. 1–10.</w:t>
      </w:r>
    </w:p>
    <w:p w14:paraId="27C4D1B8"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lastRenderedPageBreak/>
        <w:t xml:space="preserve">Jurajda, Š. (2002). Estimating the effect of unemployment insurance compensation on the labor market histories of displaced workers. </w:t>
      </w:r>
      <w:r w:rsidRPr="0080080C">
        <w:rPr>
          <w:rFonts w:ascii="Calibri" w:hAnsi="Calibri" w:cs="Calibri"/>
          <w:i/>
          <w:iCs/>
          <w:noProof/>
          <w:szCs w:val="24"/>
        </w:rPr>
        <w:t>Journal of Econometrics</w:t>
      </w:r>
      <w:r w:rsidRPr="0080080C">
        <w:rPr>
          <w:rFonts w:ascii="Calibri" w:hAnsi="Calibri" w:cs="Calibri"/>
          <w:noProof/>
          <w:szCs w:val="24"/>
        </w:rPr>
        <w:t xml:space="preserve">, </w:t>
      </w:r>
      <w:r w:rsidRPr="0080080C">
        <w:rPr>
          <w:rFonts w:ascii="Calibri" w:hAnsi="Calibri" w:cs="Calibri"/>
          <w:i/>
          <w:iCs/>
          <w:noProof/>
          <w:szCs w:val="24"/>
        </w:rPr>
        <w:t>108</w:t>
      </w:r>
      <w:r w:rsidRPr="0080080C">
        <w:rPr>
          <w:rFonts w:ascii="Calibri" w:hAnsi="Calibri" w:cs="Calibri"/>
          <w:noProof/>
          <w:szCs w:val="24"/>
        </w:rPr>
        <w:t>(2), 227–252. https://doi.org/10.1016/S0304-4076(01)00135-X</w:t>
      </w:r>
    </w:p>
    <w:p w14:paraId="44AE44B4"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Kongshøj, P. (2015). </w:t>
      </w:r>
      <w:r w:rsidRPr="0080080C">
        <w:rPr>
          <w:rFonts w:ascii="Calibri" w:hAnsi="Calibri" w:cs="Calibri"/>
          <w:i/>
          <w:iCs/>
          <w:noProof/>
          <w:szCs w:val="24"/>
        </w:rPr>
        <w:t>Dansk fl exicurity under pres – både indefra og udefra</w:t>
      </w:r>
      <w:r w:rsidRPr="0080080C">
        <w:rPr>
          <w:rFonts w:ascii="Calibri" w:hAnsi="Calibri" w:cs="Calibri"/>
          <w:noProof/>
          <w:szCs w:val="24"/>
        </w:rPr>
        <w:t xml:space="preserve">. </w:t>
      </w:r>
      <w:r w:rsidRPr="0080080C">
        <w:rPr>
          <w:rFonts w:ascii="Calibri" w:hAnsi="Calibri" w:cs="Calibri"/>
          <w:i/>
          <w:iCs/>
          <w:noProof/>
          <w:szCs w:val="24"/>
        </w:rPr>
        <w:t>1</w:t>
      </w:r>
      <w:r w:rsidRPr="0080080C">
        <w:rPr>
          <w:rFonts w:ascii="Calibri" w:hAnsi="Calibri" w:cs="Calibri"/>
          <w:noProof/>
          <w:szCs w:val="24"/>
        </w:rPr>
        <w:t>, 5–10.</w:t>
      </w:r>
    </w:p>
    <w:p w14:paraId="6C8E8474"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Lalive, B. R., Landais, C., &amp; Zweimüller, J. (2015). </w:t>
      </w:r>
      <w:r w:rsidRPr="0080080C">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80080C">
        <w:rPr>
          <w:rFonts w:ascii="Calibri" w:hAnsi="Calibri" w:cs="Calibri"/>
          <w:noProof/>
          <w:szCs w:val="24"/>
        </w:rPr>
        <w:t xml:space="preserve">. </w:t>
      </w:r>
      <w:r w:rsidRPr="0080080C">
        <w:rPr>
          <w:rFonts w:ascii="Calibri" w:hAnsi="Calibri" w:cs="Calibri"/>
          <w:i/>
          <w:iCs/>
          <w:noProof/>
          <w:szCs w:val="24"/>
        </w:rPr>
        <w:t>105</w:t>
      </w:r>
      <w:r w:rsidRPr="0080080C">
        <w:rPr>
          <w:rFonts w:ascii="Calibri" w:hAnsi="Calibri" w:cs="Calibri"/>
          <w:noProof/>
          <w:szCs w:val="24"/>
        </w:rPr>
        <w:t>(12), 3564–3596.</w:t>
      </w:r>
    </w:p>
    <w:p w14:paraId="327C58E4"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Lavoie, M., &amp; Godley, W. (2012). Monetary Economics - An Integrated Approach to Credit, Money, Income, Production and Wealth. In </w:t>
      </w:r>
      <w:r w:rsidRPr="0080080C">
        <w:rPr>
          <w:rFonts w:ascii="Calibri" w:hAnsi="Calibri" w:cs="Calibri"/>
          <w:i/>
          <w:iCs/>
          <w:noProof/>
          <w:szCs w:val="24"/>
        </w:rPr>
        <w:t>Https://Medium.Com/</w:t>
      </w:r>
      <w:r w:rsidRPr="0080080C">
        <w:rPr>
          <w:rFonts w:ascii="Calibri" w:hAnsi="Calibri" w:cs="Calibri"/>
          <w:noProof/>
          <w:szCs w:val="24"/>
        </w:rPr>
        <w:t>. https://medium.com/@arifwicaksanaa/pengertian-use-case-a7e576e1b6bf</w:t>
      </w:r>
    </w:p>
    <w:p w14:paraId="676AFB51"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Marinescu, I. (2017). The general equilibrium impacts of unemployment insurance: Evidence from a large online job board. </w:t>
      </w:r>
      <w:r w:rsidRPr="0080080C">
        <w:rPr>
          <w:rFonts w:ascii="Calibri" w:hAnsi="Calibri" w:cs="Calibri"/>
          <w:i/>
          <w:iCs/>
          <w:noProof/>
          <w:szCs w:val="24"/>
        </w:rPr>
        <w:t>Journal of Public Economics</w:t>
      </w:r>
      <w:r w:rsidRPr="0080080C">
        <w:rPr>
          <w:rFonts w:ascii="Calibri" w:hAnsi="Calibri" w:cs="Calibri"/>
          <w:noProof/>
          <w:szCs w:val="24"/>
        </w:rPr>
        <w:t xml:space="preserve">, </w:t>
      </w:r>
      <w:r w:rsidRPr="0080080C">
        <w:rPr>
          <w:rFonts w:ascii="Calibri" w:hAnsi="Calibri" w:cs="Calibri"/>
          <w:i/>
          <w:iCs/>
          <w:noProof/>
          <w:szCs w:val="24"/>
        </w:rPr>
        <w:t>150</w:t>
      </w:r>
      <w:r w:rsidRPr="0080080C">
        <w:rPr>
          <w:rFonts w:ascii="Calibri" w:hAnsi="Calibri" w:cs="Calibri"/>
          <w:noProof/>
          <w:szCs w:val="24"/>
        </w:rPr>
        <w:t>, 14–29. https://doi.org/10.1016/j.jpubeco.2017.02.012</w:t>
      </w:r>
    </w:p>
    <w:p w14:paraId="0E384020"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Mcdonald, I. M., &amp; Solow, R. M. (1981). </w:t>
      </w:r>
      <w:r w:rsidRPr="0080080C">
        <w:rPr>
          <w:rFonts w:ascii="Calibri" w:hAnsi="Calibri" w:cs="Calibri"/>
          <w:i/>
          <w:iCs/>
          <w:noProof/>
          <w:szCs w:val="24"/>
        </w:rPr>
        <w:t>Wage Bargaining and Employment</w:t>
      </w:r>
      <w:r w:rsidRPr="0080080C">
        <w:rPr>
          <w:rFonts w:ascii="Calibri" w:hAnsi="Calibri" w:cs="Calibri"/>
          <w:noProof/>
          <w:szCs w:val="24"/>
        </w:rPr>
        <w:t xml:space="preserve">. </w:t>
      </w:r>
      <w:r w:rsidRPr="0080080C">
        <w:rPr>
          <w:rFonts w:ascii="Calibri" w:hAnsi="Calibri" w:cs="Calibri"/>
          <w:i/>
          <w:iCs/>
          <w:noProof/>
          <w:szCs w:val="24"/>
        </w:rPr>
        <w:t>71</w:t>
      </w:r>
      <w:r w:rsidRPr="0080080C">
        <w:rPr>
          <w:rFonts w:ascii="Calibri" w:hAnsi="Calibri" w:cs="Calibri"/>
          <w:noProof/>
          <w:szCs w:val="24"/>
        </w:rPr>
        <w:t>(5), 896–908.</w:t>
      </w:r>
    </w:p>
    <w:p w14:paraId="1F00BC1B"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Millemaci, E., &amp; Ofria, F. (2014). Kaldor-Verdoorn’s law and increasing returns to scale: A comparison across developed countries. </w:t>
      </w:r>
      <w:r w:rsidRPr="0080080C">
        <w:rPr>
          <w:rFonts w:ascii="Calibri" w:hAnsi="Calibri" w:cs="Calibri"/>
          <w:i/>
          <w:iCs/>
          <w:noProof/>
          <w:szCs w:val="24"/>
        </w:rPr>
        <w:t>Journal of Economic Studies</w:t>
      </w:r>
      <w:r w:rsidRPr="0080080C">
        <w:rPr>
          <w:rFonts w:ascii="Calibri" w:hAnsi="Calibri" w:cs="Calibri"/>
          <w:noProof/>
          <w:szCs w:val="24"/>
        </w:rPr>
        <w:t xml:space="preserve">, </w:t>
      </w:r>
      <w:r w:rsidRPr="0080080C">
        <w:rPr>
          <w:rFonts w:ascii="Calibri" w:hAnsi="Calibri" w:cs="Calibri"/>
          <w:i/>
          <w:iCs/>
          <w:noProof/>
          <w:szCs w:val="24"/>
        </w:rPr>
        <w:t>41</w:t>
      </w:r>
      <w:r w:rsidRPr="0080080C">
        <w:rPr>
          <w:rFonts w:ascii="Calibri" w:hAnsi="Calibri" w:cs="Calibri"/>
          <w:noProof/>
          <w:szCs w:val="24"/>
        </w:rPr>
        <w:t>(1), 140–162. https://doi.org/10.1108/JES-02-2012-0026</w:t>
      </w:r>
    </w:p>
    <w:p w14:paraId="7A3D1F49"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Nørgaard, T. (1995). </w:t>
      </w:r>
      <w:r w:rsidRPr="0080080C">
        <w:rPr>
          <w:rFonts w:ascii="Calibri" w:hAnsi="Calibri" w:cs="Calibri"/>
          <w:i/>
          <w:iCs/>
          <w:noProof/>
          <w:szCs w:val="24"/>
        </w:rPr>
        <w:t>Bekendtgørelse om fastsættelse og regulering af omregningssats</w:t>
      </w:r>
      <w:r w:rsidRPr="0080080C">
        <w:rPr>
          <w:rFonts w:ascii="Calibri" w:hAnsi="Calibri" w:cs="Calibri"/>
          <w:noProof/>
          <w:szCs w:val="24"/>
        </w:rPr>
        <w:t>. https://www.retsinformation.dk/eli/lta/1995/1154</w:t>
      </w:r>
    </w:p>
    <w:p w14:paraId="15E63EAA"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Økonomiske Råd. Formandskabet. (2014). </w:t>
      </w:r>
      <w:r w:rsidRPr="0080080C">
        <w:rPr>
          <w:rFonts w:ascii="Calibri" w:hAnsi="Calibri" w:cs="Calibri"/>
          <w:i/>
          <w:iCs/>
          <w:noProof/>
          <w:szCs w:val="24"/>
        </w:rPr>
        <w:t>Dansk økonomi. Efterår 2014 : Konjunkturvurdering ; Dagpengesystemet</w:t>
      </w:r>
      <w:r w:rsidRPr="0080080C">
        <w:rPr>
          <w:rFonts w:ascii="Calibri" w:hAnsi="Calibri" w:cs="Calibri"/>
          <w:noProof/>
          <w:szCs w:val="24"/>
        </w:rPr>
        <w:t>.</w:t>
      </w:r>
    </w:p>
    <w:p w14:paraId="3CFEBF13"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Onaran, O., &amp; Galanis, G. (2012). Is aggregate demand wage-led or profit-led? </w:t>
      </w:r>
      <w:r w:rsidRPr="0080080C">
        <w:rPr>
          <w:rFonts w:ascii="Calibri" w:hAnsi="Calibri" w:cs="Calibri"/>
          <w:i/>
          <w:iCs/>
          <w:noProof/>
          <w:szCs w:val="24"/>
        </w:rPr>
        <w:t>Conditions of Work and Employment Series</w:t>
      </w:r>
      <w:r w:rsidRPr="0080080C">
        <w:rPr>
          <w:rFonts w:ascii="Calibri" w:hAnsi="Calibri" w:cs="Calibri"/>
          <w:noProof/>
          <w:szCs w:val="24"/>
        </w:rPr>
        <w:t xml:space="preserve">, </w:t>
      </w:r>
      <w:r w:rsidRPr="0080080C">
        <w:rPr>
          <w:rFonts w:ascii="Calibri" w:hAnsi="Calibri" w:cs="Calibri"/>
          <w:i/>
          <w:iCs/>
          <w:noProof/>
          <w:szCs w:val="24"/>
        </w:rPr>
        <w:t>40</w:t>
      </w:r>
      <w:r w:rsidRPr="0080080C">
        <w:rPr>
          <w:rFonts w:ascii="Calibri" w:hAnsi="Calibri" w:cs="Calibri"/>
          <w:noProof/>
          <w:szCs w:val="24"/>
        </w:rPr>
        <w:t>(40).</w:t>
      </w:r>
    </w:p>
    <w:p w14:paraId="13F5020A"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Onaran, O., &amp; Obst, T. (2015). </w:t>
      </w:r>
      <w:r w:rsidRPr="0080080C">
        <w:rPr>
          <w:rFonts w:ascii="Calibri" w:hAnsi="Calibri" w:cs="Calibri"/>
          <w:i/>
          <w:iCs/>
          <w:noProof/>
          <w:szCs w:val="24"/>
        </w:rPr>
        <w:t>Wage-led growth in the EU15 Member States: the effects of income distribution on growth, investment, trade balance, and inflation</w:t>
      </w:r>
      <w:r w:rsidRPr="0080080C">
        <w:rPr>
          <w:rFonts w:ascii="Calibri" w:hAnsi="Calibri" w:cs="Calibri"/>
          <w:noProof/>
          <w:szCs w:val="24"/>
        </w:rPr>
        <w:t>. 1–48.</w:t>
      </w:r>
    </w:p>
    <w:p w14:paraId="395BEDB5"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Setterfield, M. (2003). Supply and Demand in the Theory of Long-run Growth: Introduction to a symposium on demand-led growth. </w:t>
      </w:r>
      <w:r w:rsidRPr="0080080C">
        <w:rPr>
          <w:rFonts w:ascii="Calibri" w:hAnsi="Calibri" w:cs="Calibri"/>
          <w:i/>
          <w:iCs/>
          <w:noProof/>
          <w:szCs w:val="24"/>
        </w:rPr>
        <w:t>Review of Political Economy</w:t>
      </w:r>
      <w:r w:rsidRPr="0080080C">
        <w:rPr>
          <w:rFonts w:ascii="Calibri" w:hAnsi="Calibri" w:cs="Calibri"/>
          <w:noProof/>
          <w:szCs w:val="24"/>
        </w:rPr>
        <w:t xml:space="preserve">, </w:t>
      </w:r>
      <w:r w:rsidRPr="0080080C">
        <w:rPr>
          <w:rFonts w:ascii="Calibri" w:hAnsi="Calibri" w:cs="Calibri"/>
          <w:i/>
          <w:iCs/>
          <w:noProof/>
          <w:szCs w:val="24"/>
        </w:rPr>
        <w:t>15</w:t>
      </w:r>
      <w:r w:rsidRPr="0080080C">
        <w:rPr>
          <w:rFonts w:ascii="Calibri" w:hAnsi="Calibri" w:cs="Calibri"/>
          <w:noProof/>
          <w:szCs w:val="24"/>
        </w:rPr>
        <w:t>(1), 23–32. https://doi.org/10.1080/09538250308440</w:t>
      </w:r>
    </w:p>
    <w:p w14:paraId="16BB1BD0"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Shapiro, B. C., &amp; Stiglitz, J. E. (1984). American Economic Association Equilibrium Unemployment as a Worker Discipline Device. </w:t>
      </w:r>
      <w:r w:rsidRPr="0080080C">
        <w:rPr>
          <w:rFonts w:ascii="Calibri" w:hAnsi="Calibri" w:cs="Calibri"/>
          <w:i/>
          <w:iCs/>
          <w:noProof/>
          <w:szCs w:val="24"/>
        </w:rPr>
        <w:t>The American Economic Review</w:t>
      </w:r>
      <w:r w:rsidRPr="0080080C">
        <w:rPr>
          <w:rFonts w:ascii="Calibri" w:hAnsi="Calibri" w:cs="Calibri"/>
          <w:noProof/>
          <w:szCs w:val="24"/>
        </w:rPr>
        <w:t xml:space="preserve">, </w:t>
      </w:r>
      <w:r w:rsidRPr="0080080C">
        <w:rPr>
          <w:rFonts w:ascii="Calibri" w:hAnsi="Calibri" w:cs="Calibri"/>
          <w:i/>
          <w:iCs/>
          <w:noProof/>
          <w:szCs w:val="24"/>
        </w:rPr>
        <w:t>74</w:t>
      </w:r>
      <w:r w:rsidRPr="0080080C">
        <w:rPr>
          <w:rFonts w:ascii="Calibri" w:hAnsi="Calibri" w:cs="Calibri"/>
          <w:noProof/>
          <w:szCs w:val="24"/>
        </w:rPr>
        <w:t>(3), 433–444.</w:t>
      </w:r>
    </w:p>
    <w:p w14:paraId="2326B2FC"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Stockhammer, E., &amp; Lavoie, M. (2013). Wage-led Growth. In </w:t>
      </w:r>
      <w:r w:rsidRPr="0080080C">
        <w:rPr>
          <w:rFonts w:ascii="Calibri" w:hAnsi="Calibri" w:cs="Calibri"/>
          <w:i/>
          <w:iCs/>
          <w:noProof/>
          <w:szCs w:val="24"/>
        </w:rPr>
        <w:t>Wage-led Growth</w:t>
      </w:r>
      <w:r w:rsidRPr="0080080C">
        <w:rPr>
          <w:rFonts w:ascii="Calibri" w:hAnsi="Calibri" w:cs="Calibri"/>
          <w:noProof/>
          <w:szCs w:val="24"/>
        </w:rPr>
        <w:t xml:space="preserve"> (Issue February). https://doi.org/10.1057/9781137357939</w:t>
      </w:r>
    </w:p>
    <w:p w14:paraId="1EAD3EC6"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Topel, B. R. H. (1983). </w:t>
      </w:r>
      <w:r w:rsidRPr="0080080C">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80080C">
        <w:rPr>
          <w:rFonts w:ascii="Calibri" w:hAnsi="Calibri" w:cs="Calibri"/>
          <w:noProof/>
          <w:szCs w:val="24"/>
        </w:rPr>
        <w:t xml:space="preserve">. </w:t>
      </w:r>
      <w:r w:rsidRPr="0080080C">
        <w:rPr>
          <w:rFonts w:ascii="Calibri" w:hAnsi="Calibri" w:cs="Calibri"/>
          <w:i/>
          <w:iCs/>
          <w:noProof/>
          <w:szCs w:val="24"/>
        </w:rPr>
        <w:t>73</w:t>
      </w:r>
      <w:r w:rsidRPr="0080080C">
        <w:rPr>
          <w:rFonts w:ascii="Calibri" w:hAnsi="Calibri" w:cs="Calibri"/>
          <w:noProof/>
          <w:szCs w:val="24"/>
        </w:rPr>
        <w:t>(4), 541–559.</w:t>
      </w:r>
    </w:p>
    <w:p w14:paraId="774DE182"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rPr>
      </w:pPr>
      <w:r w:rsidRPr="0080080C">
        <w:rPr>
          <w:rFonts w:ascii="Calibri" w:hAnsi="Calibri" w:cs="Calibri"/>
          <w:noProof/>
          <w:szCs w:val="24"/>
        </w:rPr>
        <w:t xml:space="preserve">Venstre, D. R., Folkeparti, S., Folkeparti, D. K., &amp; Eu-bidrag, D. (2012). </w:t>
      </w:r>
      <w:r w:rsidRPr="0080080C">
        <w:rPr>
          <w:rFonts w:ascii="Calibri" w:hAnsi="Calibri" w:cs="Calibri"/>
          <w:i/>
          <w:iCs/>
          <w:noProof/>
          <w:szCs w:val="24"/>
        </w:rPr>
        <w:t>Aftale om skattereform</w:t>
      </w:r>
      <w:r w:rsidRPr="0080080C">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lastRenderedPageBreak/>
        <w:t>Appendix</w:t>
      </w:r>
    </w:p>
    <w:p w14:paraId="68268DFF" w14:textId="784B5F38" w:rsidR="00A67746" w:rsidRDefault="00A67746" w:rsidP="00A67746"/>
    <w:p w14:paraId="7E90DBC7" w14:textId="056DA04F" w:rsidR="00251655" w:rsidRDefault="00251655" w:rsidP="00251655">
      <w:pPr>
        <w:pStyle w:val="Overskrift2"/>
      </w:pPr>
      <w:r>
        <w:t>DAG</w:t>
      </w:r>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1"/>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38534E03" w14:textId="30CEB485" w:rsidR="0006174A" w:rsidRDefault="0006174A" w:rsidP="00AB46CB">
      <w:pPr>
        <w:pStyle w:val="Overskrift2"/>
      </w:pPr>
      <w:r>
        <w:t xml:space="preserve">Sensitivity analysis </w:t>
      </w:r>
    </w:p>
    <w:p w14:paraId="04F02C3C" w14:textId="5F8CE877" w:rsidR="0006174A" w:rsidRDefault="0006174A" w:rsidP="0006174A"/>
    <w:p w14:paraId="3BBF0F92" w14:textId="2BC534EC" w:rsidR="0058393C" w:rsidRDefault="0058393C" w:rsidP="0006174A"/>
    <w:p w14:paraId="478C1641" w14:textId="77777777" w:rsidR="0058393C" w:rsidRPr="0006174A" w:rsidRDefault="0058393C" w:rsidP="0006174A"/>
    <w:p w14:paraId="1142BB46" w14:textId="643E9141" w:rsidR="0006174A" w:rsidRDefault="0006174A" w:rsidP="00AB46CB">
      <w:pPr>
        <w:pStyle w:val="Overskrift3"/>
      </w:pPr>
      <w:r>
        <w:t>Demand channel</w:t>
      </w:r>
    </w:p>
    <w:p w14:paraId="4F575C0E" w14:textId="65735F13" w:rsidR="0058393C" w:rsidRDefault="0058393C" w:rsidP="0058393C"/>
    <w:p w14:paraId="16133B84" w14:textId="67584174" w:rsidR="0058393C" w:rsidRPr="0058393C" w:rsidRDefault="0058393C" w:rsidP="0058393C">
      <w:r w:rsidRPr="0058393C">
        <w:rPr>
          <w:noProof/>
        </w:rPr>
        <w:lastRenderedPageBreak/>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120130" cy="3776980"/>
                    </a:xfrm>
                    <a:prstGeom prst="rect">
                      <a:avLst/>
                    </a:prstGeom>
                  </pic:spPr>
                </pic:pic>
              </a:graphicData>
            </a:graphic>
          </wp:inline>
        </w:drawing>
      </w:r>
    </w:p>
    <w:p w14:paraId="5AFA6FEA" w14:textId="6E684AC8" w:rsidR="00410595" w:rsidRDefault="0058393C" w:rsidP="0006174A">
      <w:r w:rsidRPr="0058393C">
        <w:rPr>
          <w:noProof/>
        </w:rPr>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20130" cy="3776980"/>
                    </a:xfrm>
                    <a:prstGeom prst="rect">
                      <a:avLst/>
                    </a:prstGeom>
                  </pic:spPr>
                </pic:pic>
              </a:graphicData>
            </a:graphic>
          </wp:inline>
        </w:drawing>
      </w:r>
    </w:p>
    <w:p w14:paraId="288372AA" w14:textId="0756B395" w:rsidR="00410595" w:rsidRDefault="00410595" w:rsidP="0006174A"/>
    <w:p w14:paraId="7FE8B276" w14:textId="77777777" w:rsidR="0006174A" w:rsidRDefault="0006174A" w:rsidP="0006174A"/>
    <w:p w14:paraId="1D135699" w14:textId="6E1082B4" w:rsidR="0006174A" w:rsidRDefault="0006174A" w:rsidP="00AB46CB">
      <w:pPr>
        <w:pStyle w:val="Overskrift3"/>
      </w:pPr>
      <w:r>
        <w:lastRenderedPageBreak/>
        <w:t xml:space="preserve">Wage channel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lastRenderedPageBreak/>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15C597A8" w14:textId="00985AF1" w:rsidR="0006174A" w:rsidRDefault="0006174A" w:rsidP="0005370F">
      <w:pPr>
        <w:pStyle w:val="Overskrift3"/>
      </w:pPr>
      <w:r>
        <w:lastRenderedPageBreak/>
        <w:t>Productivity channel</w:t>
      </w:r>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049B996F" w14:textId="6059EE9F" w:rsidR="006002F9" w:rsidRDefault="006002F9" w:rsidP="00AB46CB">
      <w:pPr>
        <w:rPr>
          <w:lang w:val="da-DK"/>
        </w:rPr>
      </w:pPr>
    </w:p>
    <w:p w14:paraId="7524258C" w14:textId="17F3865B" w:rsidR="006002F9" w:rsidRDefault="006002F9" w:rsidP="006002F9">
      <w:pPr>
        <w:pStyle w:val="Overskrift3"/>
        <w:rPr>
          <w:lang w:val="da-DK"/>
        </w:rPr>
      </w:pPr>
      <w:r>
        <w:rPr>
          <w:lang w:val="da-DK"/>
        </w:rPr>
        <w:lastRenderedPageBreak/>
        <w:t>Sensitivitet of demand regime</w:t>
      </w:r>
    </w:p>
    <w:p w14:paraId="74760368" w14:textId="6E6DAF61" w:rsidR="006002F9" w:rsidRDefault="006002F9" w:rsidP="006002F9">
      <w:pPr>
        <w:rPr>
          <w:lang w:val="da-DK"/>
        </w:rPr>
      </w:pPr>
    </w:p>
    <w:p w14:paraId="00EE0D29" w14:textId="4AAF66DA" w:rsidR="006002F9" w:rsidRDefault="00B53960" w:rsidP="00B53960">
      <w:pPr>
        <w:pStyle w:val="Overskrift4"/>
        <w:rPr>
          <w:lang w:val="da-DK"/>
        </w:rPr>
      </w:pPr>
      <w:bookmarkStart w:id="62" w:name="_Hlk119494477"/>
      <w:r w:rsidRPr="00B53960">
        <w:t>Removing autonomous consumption, restricting estimate of the profit-share to -0.1 from -0.45</w:t>
      </w:r>
      <w:r>
        <w:rPr>
          <w:lang w:val="da-DK"/>
        </w:rPr>
        <w:t xml:space="preserve">. </w:t>
      </w:r>
    </w:p>
    <w:bookmarkEnd w:id="62"/>
    <w:p w14:paraId="2DBA4FDE" w14:textId="5F96CA25" w:rsidR="00B53960" w:rsidRDefault="00B53960" w:rsidP="00B53960">
      <w:pPr>
        <w:rPr>
          <w:lang w:val="da-DK"/>
        </w:rPr>
      </w:pPr>
    </w:p>
    <w:p w14:paraId="3A667761" w14:textId="47EDACE5" w:rsidR="00B53960" w:rsidRPr="00463DFD" w:rsidRDefault="00B53960" w:rsidP="00B53960">
      <w:pPr>
        <w:rPr>
          <w:lang w:val="da-DK"/>
        </w:rPr>
      </w:pPr>
      <w:r w:rsidRPr="00B53960">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t>Removing autonomous consumption, restricting estimate of the profit-share to 0.1 from 0.45</w:t>
      </w:r>
      <w:r w:rsidRPr="00463DFD">
        <w:t>, and setting estimate of real exchange rate on exports to -</w:t>
      </w:r>
      <w:r w:rsidRPr="00463DFD">
        <w:t xml:space="preserve"> </w:t>
      </w:r>
      <w:r w:rsidRPr="00463DFD">
        <w:t>0.1 instead of -0.24</w:t>
      </w:r>
    </w:p>
    <w:p w14:paraId="342A83C3" w14:textId="6A008D6D" w:rsidR="00B53960" w:rsidRDefault="00B53960" w:rsidP="00B53960">
      <w:pPr>
        <w:rPr>
          <w:lang w:val="da-DK"/>
        </w:rPr>
      </w:pPr>
    </w:p>
    <w:p w14:paraId="323E78EC" w14:textId="1C91D15F" w:rsidR="00463DFD" w:rsidRDefault="00463DFD" w:rsidP="00B53960">
      <w:pPr>
        <w:rPr>
          <w:lang w:val="da-DK"/>
        </w:rPr>
      </w:pPr>
      <w:r w:rsidRPr="00463DFD">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lastRenderedPageBreak/>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3B5240">
      <w:footerReference w:type="default" r:id="rId4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15T14:36:00Z" w:initials="ST">
    <w:p w14:paraId="6EB40498" w14:textId="77777777" w:rsidR="009042A8" w:rsidRDefault="009042A8" w:rsidP="00AF6737">
      <w:pPr>
        <w:pStyle w:val="Kommentartekst"/>
      </w:pPr>
      <w:r>
        <w:rPr>
          <w:rStyle w:val="Kommentarhenvisning"/>
        </w:rPr>
        <w:annotationRef/>
      </w:r>
      <w:r>
        <w:t>Kun årstal</w:t>
      </w:r>
    </w:p>
  </w:comment>
  <w:comment w:id="1"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2" w:author="Simon Thomsen" w:date="2022-11-04T14:11:00Z" w:initials="ST">
    <w:p w14:paraId="3607633C" w14:textId="501CA053" w:rsidR="00E83A4D" w:rsidRDefault="00E83A4D" w:rsidP="00170AAB">
      <w:pPr>
        <w:pStyle w:val="Kommentartekst"/>
      </w:pPr>
      <w:r>
        <w:rPr>
          <w:rStyle w:val="Kommentarhenvisning"/>
        </w:rPr>
        <w:annotationRef/>
      </w:r>
      <w:r>
        <w:t>Fodnote: Benefits you will recive if you dont meet the requirements of income insurance</w:t>
      </w:r>
    </w:p>
  </w:comment>
  <w:comment w:id="3"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4" w:author="Simon Thomsen" w:date="2022-11-10T10:47:00Z" w:initials="ST">
    <w:p w14:paraId="094B6A13" w14:textId="5DD88B91" w:rsidR="00C632AF" w:rsidRDefault="00C632AF" w:rsidP="006561AE">
      <w:pPr>
        <w:pStyle w:val="Kommentartekst"/>
      </w:pPr>
      <w:r>
        <w:rPr>
          <w:rStyle w:val="Kommentarhenvisning"/>
        </w:rPr>
        <w:annotationRef/>
      </w:r>
      <w:r>
        <w:t>Footnote: We see this assumption as quite unrealistic.</w:t>
      </w:r>
    </w:p>
  </w:comment>
  <w:comment w:id="5"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6" w:author="Simon Thomsen" w:date="2022-10-14T11:31:00Z" w:initials="ST">
    <w:p w14:paraId="0582B055" w14:textId="7DD4408B"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7"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8" w:author="Simon Thomsen" w:date="2022-11-10T11:13:00Z" w:initials="ST">
    <w:p w14:paraId="79E15364" w14:textId="30445650" w:rsidR="00A26496" w:rsidRDefault="00F30E7B" w:rsidP="00273B7F">
      <w:pPr>
        <w:pStyle w:val="Kommentartekst"/>
      </w:pPr>
      <w:r>
        <w:rPr>
          <w:rStyle w:val="Kommentarhenvisning"/>
        </w:rPr>
        <w:annotationRef/>
      </w:r>
      <w:r w:rsidR="00A26496">
        <w:t>Husk at nævn jeg ikke får de her effekter med</w:t>
      </w:r>
    </w:p>
  </w:comment>
  <w:comment w:id="9" w:author="Simon Thomsen" w:date="2022-11-16T09:08:00Z" w:initials="ST">
    <w:p w14:paraId="45A0D051" w14:textId="77777777" w:rsidR="00BB0046" w:rsidRDefault="00BB0046" w:rsidP="004E3679">
      <w:pPr>
        <w:pStyle w:val="Kommentartekst"/>
      </w:pPr>
      <w:r>
        <w:rPr>
          <w:rStyle w:val="Kommentarhenvisning"/>
        </w:rPr>
        <w:annotationRef/>
      </w:r>
      <w:r>
        <w:t>Mikael syntes der skal arbejdes mere på at forklarer de underliggende dynamikker af deres model --&gt; måske DAG kan klare det</w:t>
      </w:r>
    </w:p>
  </w:comment>
  <w:comment w:id="14" w:author="Simon Thomsen" w:date="2022-11-16T09:08:00Z" w:initials="ST">
    <w:p w14:paraId="48F000BE" w14:textId="2E68EEE7" w:rsidR="00BB0046" w:rsidRDefault="00BB0046" w:rsidP="00487BD2">
      <w:pPr>
        <w:pStyle w:val="Kommentartekst"/>
      </w:pPr>
      <w:r>
        <w:rPr>
          <w:rStyle w:val="Kommentarhenvisning"/>
        </w:rPr>
        <w:annotationRef/>
      </w:r>
      <w:r>
        <w:t>Henvis</w:t>
      </w:r>
    </w:p>
  </w:comment>
  <w:comment w:id="10" w:author="Simon Thomsen" w:date="2022-11-13T16:52:00Z" w:initials="ST">
    <w:p w14:paraId="44D35354" w14:textId="372CD017" w:rsidR="00251655" w:rsidRDefault="00044DFB" w:rsidP="00881191">
      <w:pPr>
        <w:pStyle w:val="Kommentartekst"/>
      </w:pPr>
      <w:r>
        <w:rPr>
          <w:rStyle w:val="Kommentarhenvisning"/>
        </w:rPr>
        <w:annotationRef/>
      </w:r>
      <w:r w:rsidR="00251655">
        <w:t xml:space="preserve">(Til Mikael) Er dette fint? Prøvede at gøre det så kort som muligt </w:t>
      </w:r>
    </w:p>
  </w:comment>
  <w:comment w:id="11" w:author="Simon Fløj Thomsen" w:date="2022-11-13T19:39:00Z" w:initials="SFT">
    <w:p w14:paraId="342450A7" w14:textId="77777777" w:rsidR="00251655" w:rsidRDefault="00251655" w:rsidP="00B37D47">
      <w:pPr>
        <w:pStyle w:val="Kommentartekst"/>
      </w:pPr>
      <w:r>
        <w:rPr>
          <w:rStyle w:val="Kommentarhenvisning"/>
        </w:rPr>
        <w:annotationRef/>
      </w:r>
      <w:r>
        <w:t xml:space="preserve">(Til Mikael) DAG er sat ind i appendix, den bliver ret uoverskuelig, jeg kommer til at forsøge at gøre den flottere </w:t>
      </w:r>
    </w:p>
  </w:comment>
  <w:comment w:id="12" w:author="Simon Fløj Thomsen" w:date="2022-11-13T20:39:00Z" w:initials="SFT">
    <w:p w14:paraId="76D37A23" w14:textId="77777777" w:rsidR="00933BEF" w:rsidRDefault="00933BEF" w:rsidP="00D404FE">
      <w:pPr>
        <w:pStyle w:val="Kommentartekst"/>
      </w:pPr>
      <w:r>
        <w:rPr>
          <w:rStyle w:val="Kommentarhenvisning"/>
        </w:rPr>
        <w:annotationRef/>
      </w:r>
      <w:r>
        <w:t xml:space="preserve">(Tror måske det er en anden variable end STR i min model) </w:t>
      </w:r>
    </w:p>
  </w:comment>
  <w:comment w:id="13" w:author="Mikael Randrup Byrialsen" w:date="2022-11-14T16:33:00Z" w:initials="MRB">
    <w:p w14:paraId="48B00431" w14:textId="77777777" w:rsidR="00904699" w:rsidRDefault="00904699" w:rsidP="00C242A9">
      <w:r>
        <w:rPr>
          <w:rStyle w:val="Kommentarhenvisning"/>
        </w:rPr>
        <w:annotationRef/>
      </w:r>
      <w:r>
        <w:rPr>
          <w:sz w:val="20"/>
          <w:szCs w:val="20"/>
        </w:rPr>
        <w:t>Hedder den ikke str?</w:t>
      </w:r>
    </w:p>
  </w:comment>
  <w:comment w:id="16" w:author="Simon Thomsen" w:date="2022-09-15T19:28:00Z" w:initials="ST">
    <w:p w14:paraId="4153B151" w14:textId="3F3CA541"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17"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18"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19" w:author="Simon Thomsen" w:date="2022-11-07T09:26:00Z" w:initials="ST">
    <w:p w14:paraId="18023FAC" w14:textId="4380D2BA"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20"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21"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22"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23"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24"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25"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26"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27"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28"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29"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30"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31" w:author="Simon Fløj Thomsen" w:date="2022-10-30T08:15:00Z" w:initials="SFT">
    <w:p w14:paraId="4435FAC8" w14:textId="7864924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32"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33"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34"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35"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36"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37"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38" w:author="Simon Thomsen" w:date="2022-11-16T14:36:00Z" w:initials="ST">
    <w:p w14:paraId="0A833B18" w14:textId="77777777" w:rsidR="006A256A" w:rsidRDefault="006A256A" w:rsidP="0022409A">
      <w:pPr>
        <w:pStyle w:val="Kommentartekst"/>
      </w:pPr>
      <w:r>
        <w:rPr>
          <w:rStyle w:val="Kommentarhenvisning"/>
        </w:rPr>
        <w:annotationRef/>
      </w:r>
      <w:r>
        <w:t xml:space="preserve">Footnote: The fall in the amount of unemployed compared with scenario 1 is a bit surpriseing. We reach this as the increase in the labor-force increases the amount of employed by even more. This may be a result of using a demand -led economy, where the employment is determined out from demand. </w:t>
      </w:r>
    </w:p>
  </w:comment>
  <w:comment w:id="39" w:author="Simon Thomsen" w:date="2022-11-11T09:56:00Z" w:initials="ST">
    <w:p w14:paraId="7A1F065C" w14:textId="1A7FE564"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40"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41"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42" w:author="Simon Thomsen" w:date="2022-11-05T14:10:00Z" w:initials="ST">
    <w:p w14:paraId="26E5A343" w14:textId="24F20AAE" w:rsidR="00F73F7D" w:rsidRDefault="00F73F7D" w:rsidP="00CA7D80">
      <w:pPr>
        <w:pStyle w:val="Kommentartekst"/>
      </w:pPr>
      <w:r>
        <w:rPr>
          <w:rStyle w:val="Kommentarhenvisning"/>
        </w:rPr>
        <w:annotationRef/>
      </w:r>
      <w:r>
        <w:t>Så måske regne det på en anden måde ved at udregne det fra mikro elasticity og sige det skal være endnu lavere end dette? I stedet for blot at bruge elasticiteten summeret?</w:t>
      </w:r>
    </w:p>
  </w:comment>
  <w:comment w:id="43" w:author="Mikael Randrup Byrialsen" w:date="2022-11-15T08:05:00Z" w:initials="MRB">
    <w:p w14:paraId="63A832A0" w14:textId="77777777" w:rsidR="00A54F38" w:rsidRDefault="00A54F38" w:rsidP="001F7CCB">
      <w:r>
        <w:rPr>
          <w:rStyle w:val="Kommentarhenvisning"/>
        </w:rPr>
        <w:annotationRef/>
      </w:r>
      <w:r>
        <w:rPr>
          <w:sz w:val="20"/>
          <w:szCs w:val="20"/>
        </w:rPr>
        <w:t>?</w:t>
      </w:r>
    </w:p>
  </w:comment>
  <w:comment w:id="44" w:author="Simon Fløj Thomsen" w:date="2022-11-13T20:52:00Z" w:initials="SFT">
    <w:p w14:paraId="3865DC29" w14:textId="6E24CB99" w:rsidR="00812DCC" w:rsidRDefault="00812DCC" w:rsidP="00176111">
      <w:pPr>
        <w:pStyle w:val="Kommentartekst"/>
      </w:pPr>
      <w:r>
        <w:rPr>
          <w:rStyle w:val="Kommentarhenvisning"/>
        </w:rPr>
        <w:annotationRef/>
      </w:r>
      <w:r>
        <w:t>Burde være 2019 tror jeg</w:t>
      </w:r>
    </w:p>
  </w:comment>
  <w:comment w:id="45" w:author="Simon Thomsen" w:date="2022-11-14T12:47:00Z" w:initials="ST">
    <w:p w14:paraId="3CD7842B" w14:textId="77777777" w:rsidR="008417CA" w:rsidRDefault="008417CA" w:rsidP="00EE1844">
      <w:pPr>
        <w:pStyle w:val="Kommentartekst"/>
      </w:pPr>
      <w:r>
        <w:rPr>
          <w:rStyle w:val="Kommentarhenvisning"/>
        </w:rPr>
        <w:annotationRef/>
      </w:r>
      <w:r>
        <w:t>(Til Mikael) De næste 2 afsnit her er jeg lidt i tvivl om hvor godt jeg for forklaret.</w:t>
      </w:r>
    </w:p>
  </w:comment>
  <w:comment w:id="46" w:author="Simon Thomsen" w:date="2022-11-07T10:41:00Z" w:initials="ST">
    <w:p w14:paraId="74B2D764" w14:textId="1939ABD2"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47" w:author="Simon Thomsen" w:date="2022-11-16T11:55:00Z" w:initials="ST">
    <w:p w14:paraId="15092F2A" w14:textId="77777777" w:rsidR="00B53960" w:rsidRDefault="00B53960" w:rsidP="003227C1">
      <w:pPr>
        <w:pStyle w:val="Kommentartekst"/>
      </w:pPr>
      <w:r>
        <w:rPr>
          <w:rStyle w:val="Kommentarhenvisning"/>
        </w:rPr>
        <w:annotationRef/>
      </w:r>
      <w:r>
        <w:t xml:space="preserve">Footnote: In the appendix we perform a sensitivity analysis finding that even with relative large changes to the estimates in the consumption, investment, export and import functions the conclusion of Denmark being profit-led stands. </w:t>
      </w:r>
    </w:p>
  </w:comment>
  <w:comment w:id="48" w:author="Simon Thomsen" w:date="2022-11-14T12:46:00Z" w:initials="ST">
    <w:p w14:paraId="2A49966A" w14:textId="538B66DA" w:rsidR="008417CA" w:rsidRDefault="008417CA" w:rsidP="00B72B99">
      <w:pPr>
        <w:pStyle w:val="Kommentartekst"/>
      </w:pPr>
      <w:r>
        <w:rPr>
          <w:rStyle w:val="Kommentarhenvisning"/>
        </w:rPr>
        <w:annotationRef/>
      </w:r>
      <w:r>
        <w:t>Måske henvis til andre der finder dette resultat også</w:t>
      </w:r>
    </w:p>
  </w:comment>
  <w:comment w:id="49"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50" w:author="Simon Thomsen" w:date="2022-11-16T10:41:00Z" w:initials="ST">
    <w:p w14:paraId="6CA6B1AD" w14:textId="77777777" w:rsidR="002F4B66" w:rsidRDefault="002F4B66" w:rsidP="00430227">
      <w:pPr>
        <w:pStyle w:val="Kommentartekst"/>
      </w:pPr>
      <w:r>
        <w:rPr>
          <w:rStyle w:val="Kommentarhenvisning"/>
        </w:rPr>
        <w:annotationRef/>
      </w:r>
      <w:r>
        <w:t>Footnote: One possible critic of this method is that the effects from the income insurance model and the model built in this paper will not interact. We don’t see this affecting the overall results, as it will have no effect on the most dominant channel being the wage channel.</w:t>
      </w:r>
    </w:p>
  </w:comment>
  <w:comment w:id="51" w:author="Simon Thomsen" w:date="2022-11-04T11:26:00Z" w:initials="ST">
    <w:p w14:paraId="31547D3F" w14:textId="7FC20E88"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52"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53" w:author="Simon Thomsen" w:date="2022-11-05T14:37:00Z" w:initials="ST">
    <w:p w14:paraId="570BDED8" w14:textId="312F8F26" w:rsidR="00196AC9" w:rsidRDefault="00196AC9" w:rsidP="00DE58EA">
      <w:pPr>
        <w:pStyle w:val="Kommentartekst"/>
      </w:pPr>
      <w:r>
        <w:rPr>
          <w:rStyle w:val="Kommentarhenvisning"/>
        </w:rPr>
        <w:annotationRef/>
      </w:r>
      <w:r>
        <w:t xml:space="preserve">Footnote: Most of the literature presented by DØRS.2022 estimates effects when changing the duration of income Insurance. </w:t>
      </w:r>
    </w:p>
  </w:comment>
  <w:comment w:id="54"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55"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56"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57" w:author="Simon Thomsen" w:date="2022-11-04T11:35:00Z" w:initials="ST">
    <w:p w14:paraId="6DF8A367" w14:textId="501C3369" w:rsidR="005C21DA" w:rsidRDefault="005C21DA" w:rsidP="00221600">
      <w:pPr>
        <w:pStyle w:val="Kommentartekst"/>
      </w:pPr>
      <w:r>
        <w:rPr>
          <w:rStyle w:val="Kommentarhenvisning"/>
        </w:rPr>
        <w:annotationRef/>
      </w:r>
      <w:r>
        <w:t xml:space="preserve">Fodnote: As this is the estimated value for 2016.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B40498" w15:done="0"/>
  <w15:commentEx w15:paraId="12C26159" w15:paraIdParent="6EB40498" w15:done="0"/>
  <w15:commentEx w15:paraId="3607633C" w15:done="0"/>
  <w15:commentEx w15:paraId="441F6DC9" w15:done="1"/>
  <w15:commentEx w15:paraId="094B6A13" w15:done="0"/>
  <w15:commentEx w15:paraId="75FD6CFC" w15:done="0"/>
  <w15:commentEx w15:paraId="0582B055" w15:done="0"/>
  <w15:commentEx w15:paraId="24660892" w15:done="0"/>
  <w15:commentEx w15:paraId="79E15364" w15:done="0"/>
  <w15:commentEx w15:paraId="45A0D051" w15:done="0"/>
  <w15:commentEx w15:paraId="48F000BE" w15:done="0"/>
  <w15:commentEx w15:paraId="44D35354" w15:done="1"/>
  <w15:commentEx w15:paraId="342450A7" w15:paraIdParent="44D35354" w15:done="1"/>
  <w15:commentEx w15:paraId="76D37A23" w15:paraIdParent="44D35354" w15:done="1"/>
  <w15:commentEx w15:paraId="48B00431" w15:paraIdParent="44D35354" w15:done="1"/>
  <w15:commentEx w15:paraId="27535667" w15:done="0"/>
  <w15:commentEx w15:paraId="69380D44" w15:done="0"/>
  <w15:commentEx w15:paraId="7EBC9DE7" w15:done="0"/>
  <w15:commentEx w15:paraId="18023FAC" w15:done="0"/>
  <w15:commentEx w15:paraId="6B25B09D" w15:done="0"/>
  <w15:commentEx w15:paraId="1CE3759A" w15:paraIdParent="6B25B09D"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29642ACF" w15:done="0"/>
  <w15:commentEx w15:paraId="3F49C9D8" w15:done="1"/>
  <w15:commentEx w15:paraId="7E73CDAB" w15:paraIdParent="3F49C9D8" w15:done="1"/>
  <w15:commentEx w15:paraId="149C7BB8" w15:paraIdParent="3F49C9D8" w15:done="1"/>
  <w15:commentEx w15:paraId="4435FAC8" w15:done="0"/>
  <w15:commentEx w15:paraId="3FDF059C" w15:done="0"/>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0A833B18" w15:done="0"/>
  <w15:commentEx w15:paraId="7A1F065C" w15:done="0"/>
  <w15:commentEx w15:paraId="3F1597BB" w15:done="0"/>
  <w15:commentEx w15:paraId="4A80E27C" w15:done="0"/>
  <w15:commentEx w15:paraId="26E5A343" w15:done="0"/>
  <w15:commentEx w15:paraId="63A832A0" w15:paraIdParent="26E5A343" w15:done="0"/>
  <w15:commentEx w15:paraId="3865DC29" w15:done="0"/>
  <w15:commentEx w15:paraId="3CD7842B" w15:done="0"/>
  <w15:commentEx w15:paraId="74B2D764" w15:done="0"/>
  <w15:commentEx w15:paraId="15092F2A" w15:done="0"/>
  <w15:commentEx w15:paraId="2A49966A" w15:done="1"/>
  <w15:commentEx w15:paraId="4C7390F1" w15:paraIdParent="2A49966A" w15:done="1"/>
  <w15:commentEx w15:paraId="6CA6B1AD" w15:done="0"/>
  <w15:commentEx w15:paraId="31547D3F" w15:done="0"/>
  <w15:commentEx w15:paraId="1445E1CD" w15:done="0"/>
  <w15:commentEx w15:paraId="570BDED8" w15:done="0"/>
  <w15:commentEx w15:paraId="20D5A1AE" w15:done="1"/>
  <w15:commentEx w15:paraId="4C022DBE" w15:paraIdParent="20D5A1AE" w15:done="1"/>
  <w15:commentEx w15:paraId="47BE8E82" w15:done="0"/>
  <w15:commentEx w15:paraId="6DF8A3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E2270" w16cex:dateUtc="2022-11-15T13:36:00Z"/>
  <w16cex:commentExtensible w16cex:durableId="271F25BB" w16cex:dateUtc="2022-11-16T08:02:00Z"/>
  <w16cex:commentExtensible w16cex:durableId="270F9C2C" w16cex:dateUtc="2022-11-04T13:11:00Z"/>
  <w16cex:commentExtensible w16cex:durableId="271A8500" w16cex:dateUtc="2022-11-12T19:48:00Z"/>
  <w16cex:commentExtensible w16cex:durableId="27175548" w16cex:dateUtc="2022-11-10T09:47:00Z"/>
  <w16cex:commentExtensible w16cex:durableId="271A85E5" w16cex:dateUtc="2022-11-12T19:51:00Z"/>
  <w16cex:commentExtensible w16cex:durableId="26F3C728" w16cex:dateUtc="2022-10-14T09:31:00Z"/>
  <w16cex:commentExtensible w16cex:durableId="271C9356" w16cex:dateUtc="2022-11-14T09:13:00Z"/>
  <w16cex:commentExtensible w16cex:durableId="27175B53" w16cex:dateUtc="2022-11-10T10:13:00Z"/>
  <w16cex:commentExtensible w16cex:durableId="271F2729" w16cex:dateUtc="2022-11-16T08:08:00Z"/>
  <w16cex:commentExtensible w16cex:durableId="271F26FC" w16cex:dateUtc="2022-11-16T08:08:00Z"/>
  <w16cex:commentExtensible w16cex:durableId="271B9F41" w16cex:dateUtc="2022-11-13T15:52:00Z"/>
  <w16cex:commentExtensible w16cex:durableId="271BC668" w16cex:dateUtc="2022-11-13T18:39:00Z"/>
  <w16cex:commentExtensible w16cex:durableId="271BD492" w16cex:dateUtc="2022-11-13T19:39:00Z"/>
  <w16cex:commentExtensible w16cex:durableId="271CEC75" w16cex:dateUtc="2022-11-14T15:33:00Z"/>
  <w16cex:commentExtensible w16cex:durableId="26CDFB55" w16cex:dateUtc="2022-09-15T17:28:00Z"/>
  <w16cex:commentExtensible w16cex:durableId="2717705D" w16cex:dateUtc="2022-11-10T11:43:00Z"/>
  <w16cex:commentExtensible w16cex:durableId="2707F404" w16cex:dateUtc="2022-10-29T16:48:00Z"/>
  <w16cex:commentExtensible w16cex:durableId="27134DB9" w16cex:dateUtc="2022-11-07T08:26:00Z"/>
  <w16cex:commentExtensible w16cex:durableId="270E1AC9" w16cex:dateUtc="2022-11-03T09:47:00Z"/>
  <w16cex:commentExtensible w16cex:durableId="2714C4C4" w16cex:dateUtc="2022-11-08T11:0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1CED0D" w16cex:dateUtc="2022-11-14T15:36:00Z"/>
  <w16cex:commentExtensible w16cex:durableId="2708B139" w16cex:dateUtc="2022-10-30T07:15:00Z"/>
  <w16cex:commentExtensible w16cex:durableId="27178ADC" w16cex:dateUtc="2022-11-10T13: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1F73D6" w16cex:dateUtc="2022-11-16T13:36:00Z"/>
  <w16cex:commentExtensible w16cex:durableId="27189ACA" w16cex:dateUtc="2022-11-11T08:56:00Z"/>
  <w16cex:commentExtensible w16cex:durableId="2718A476" w16cex:dateUtc="2022-11-11T09:37:00Z"/>
  <w16cex:commentExtensible w16cex:durableId="2718A48C" w16cex:dateUtc="2022-11-11T09:38:00Z"/>
  <w16cex:commentExtensible w16cex:durableId="2710ED66" w16cex:dateUtc="2022-11-05T13:10:00Z"/>
  <w16cex:commentExtensible w16cex:durableId="271DC6BF" w16cex:dateUtc="2022-11-15T07:05:00Z"/>
  <w16cex:commentExtensible w16cex:durableId="271BD779" w16cex:dateUtc="2022-11-13T19:52:00Z"/>
  <w16cex:commentExtensible w16cex:durableId="271CB757" w16cex:dateUtc="2022-11-14T11:47:00Z"/>
  <w16cex:commentExtensible w16cex:durableId="27135F64" w16cex:dateUtc="2022-11-07T09:41:00Z"/>
  <w16cex:commentExtensible w16cex:durableId="271F4E32" w16cex:dateUtc="2022-11-16T10:55:00Z"/>
  <w16cex:commentExtensible w16cex:durableId="271CB71E" w16cex:dateUtc="2022-11-14T11:46:00Z"/>
  <w16cex:commentExtensible w16cex:durableId="271DCA33" w16cex:dateUtc="2022-11-15T07:20:00Z"/>
  <w16cex:commentExtensible w16cex:durableId="271F3CEA" w16cex:dateUtc="2022-11-16T09:41:00Z"/>
  <w16cex:commentExtensible w16cex:durableId="270F7567" w16cex:dateUtc="2022-11-04T10:26:00Z"/>
  <w16cex:commentExtensible w16cex:durableId="27136340" w16cex:dateUtc="2022-11-07T09:58:00Z"/>
  <w16cex:commentExtensible w16cex:durableId="2710F39C" w16cex:dateUtc="2022-11-05T13:37:00Z"/>
  <w16cex:commentExtensible w16cex:durableId="2703ABC6" w16cex:dateUtc="2022-10-26T10:51:00Z"/>
  <w16cex:commentExtensible w16cex:durableId="2703ABD5" w16cex:dateUtc="2022-10-26T10:51:00Z"/>
  <w16cex:commentExtensible w16cex:durableId="270F57A9" w16cex:dateUtc="2022-11-04T08:19:00Z"/>
  <w16cex:commentExtensible w16cex:durableId="270F776A" w16cex:dateUtc="2022-11-04T1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B40498" w16cid:durableId="271E2270"/>
  <w16cid:commentId w16cid:paraId="12C26159" w16cid:durableId="271F25BB"/>
  <w16cid:commentId w16cid:paraId="3607633C" w16cid:durableId="270F9C2C"/>
  <w16cid:commentId w16cid:paraId="441F6DC9" w16cid:durableId="271A8500"/>
  <w16cid:commentId w16cid:paraId="094B6A13" w16cid:durableId="27175548"/>
  <w16cid:commentId w16cid:paraId="75FD6CFC" w16cid:durableId="271A85E5"/>
  <w16cid:commentId w16cid:paraId="0582B055" w16cid:durableId="26F3C728"/>
  <w16cid:commentId w16cid:paraId="24660892" w16cid:durableId="271C9356"/>
  <w16cid:commentId w16cid:paraId="79E15364" w16cid:durableId="27175B53"/>
  <w16cid:commentId w16cid:paraId="45A0D051" w16cid:durableId="271F2729"/>
  <w16cid:commentId w16cid:paraId="48F000BE" w16cid:durableId="271F26FC"/>
  <w16cid:commentId w16cid:paraId="44D35354" w16cid:durableId="271B9F41"/>
  <w16cid:commentId w16cid:paraId="342450A7" w16cid:durableId="271BC668"/>
  <w16cid:commentId w16cid:paraId="76D37A23" w16cid:durableId="271BD492"/>
  <w16cid:commentId w16cid:paraId="48B00431" w16cid:durableId="271CEC75"/>
  <w16cid:commentId w16cid:paraId="27535667" w16cid:durableId="26CDFB55"/>
  <w16cid:commentId w16cid:paraId="69380D44" w16cid:durableId="2717705D"/>
  <w16cid:commentId w16cid:paraId="7EBC9DE7" w16cid:durableId="2707F404"/>
  <w16cid:commentId w16cid:paraId="18023FAC" w16cid:durableId="27134DB9"/>
  <w16cid:commentId w16cid:paraId="6B25B09D" w16cid:durableId="270E1AC9"/>
  <w16cid:commentId w16cid:paraId="1CE3759A" w16cid:durableId="2714C4C4"/>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149C7BB8" w16cid:durableId="271CED0D"/>
  <w16cid:commentId w16cid:paraId="4435FAC8" w16cid:durableId="2708B139"/>
  <w16cid:commentId w16cid:paraId="3FDF059C" w16cid:durableId="27178ADC"/>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0A833B18" w16cid:durableId="271F73D6"/>
  <w16cid:commentId w16cid:paraId="7A1F065C" w16cid:durableId="27189ACA"/>
  <w16cid:commentId w16cid:paraId="3F1597BB" w16cid:durableId="2718A476"/>
  <w16cid:commentId w16cid:paraId="4A80E27C" w16cid:durableId="2718A48C"/>
  <w16cid:commentId w16cid:paraId="26E5A343" w16cid:durableId="2710ED66"/>
  <w16cid:commentId w16cid:paraId="63A832A0" w16cid:durableId="271DC6BF"/>
  <w16cid:commentId w16cid:paraId="3865DC29" w16cid:durableId="271BD779"/>
  <w16cid:commentId w16cid:paraId="3CD7842B" w16cid:durableId="271CB757"/>
  <w16cid:commentId w16cid:paraId="74B2D764" w16cid:durableId="27135F64"/>
  <w16cid:commentId w16cid:paraId="15092F2A" w16cid:durableId="271F4E32"/>
  <w16cid:commentId w16cid:paraId="2A49966A" w16cid:durableId="271CB71E"/>
  <w16cid:commentId w16cid:paraId="4C7390F1" w16cid:durableId="271DCA33"/>
  <w16cid:commentId w16cid:paraId="6CA6B1AD" w16cid:durableId="271F3CEA"/>
  <w16cid:commentId w16cid:paraId="31547D3F" w16cid:durableId="270F7567"/>
  <w16cid:commentId w16cid:paraId="1445E1CD" w16cid:durableId="27136340"/>
  <w16cid:commentId w16cid:paraId="570BDED8" w16cid:durableId="2710F39C"/>
  <w16cid:commentId w16cid:paraId="20D5A1AE" w16cid:durableId="2703ABC6"/>
  <w16cid:commentId w16cid:paraId="4C022DBE" w16cid:durableId="2703ABD5"/>
  <w16cid:commentId w16cid:paraId="47BE8E82" w16cid:durableId="270F57A9"/>
  <w16cid:commentId w16cid:paraId="6DF8A367" w16cid:durableId="270F7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F62B0B" w14:textId="77777777" w:rsidR="00CE3310" w:rsidRDefault="00CE3310" w:rsidP="005F6ED0">
      <w:pPr>
        <w:spacing w:after="0" w:line="240" w:lineRule="auto"/>
      </w:pPr>
      <w:r>
        <w:separator/>
      </w:r>
    </w:p>
  </w:endnote>
  <w:endnote w:type="continuationSeparator" w:id="0">
    <w:p w14:paraId="568049E0" w14:textId="77777777" w:rsidR="00CE3310" w:rsidRDefault="00CE3310"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999761" w14:textId="77777777" w:rsidR="00CE3310" w:rsidRDefault="00CE3310" w:rsidP="005F6ED0">
      <w:pPr>
        <w:spacing w:after="0" w:line="240" w:lineRule="auto"/>
      </w:pPr>
      <w:r>
        <w:separator/>
      </w:r>
    </w:p>
  </w:footnote>
  <w:footnote w:type="continuationSeparator" w:id="0">
    <w:p w14:paraId="37BC59FC" w14:textId="77777777" w:rsidR="00CE3310" w:rsidRDefault="00CE3310"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A49"/>
    <w:rsid w:val="000804A7"/>
    <w:rsid w:val="000804DD"/>
    <w:rsid w:val="00082E46"/>
    <w:rsid w:val="00082FF3"/>
    <w:rsid w:val="000914E4"/>
    <w:rsid w:val="000924AE"/>
    <w:rsid w:val="000930C2"/>
    <w:rsid w:val="00093676"/>
    <w:rsid w:val="00094148"/>
    <w:rsid w:val="0009470F"/>
    <w:rsid w:val="00096242"/>
    <w:rsid w:val="000A3027"/>
    <w:rsid w:val="000A334F"/>
    <w:rsid w:val="000A6093"/>
    <w:rsid w:val="000B0204"/>
    <w:rsid w:val="000B3321"/>
    <w:rsid w:val="000B6CD9"/>
    <w:rsid w:val="000C24CF"/>
    <w:rsid w:val="000C2886"/>
    <w:rsid w:val="000C36D7"/>
    <w:rsid w:val="000C3E5C"/>
    <w:rsid w:val="000C5AE2"/>
    <w:rsid w:val="000C6735"/>
    <w:rsid w:val="000D2FC6"/>
    <w:rsid w:val="000D5AB6"/>
    <w:rsid w:val="000D5EFB"/>
    <w:rsid w:val="000D74F8"/>
    <w:rsid w:val="000D7CF7"/>
    <w:rsid w:val="000E2DF7"/>
    <w:rsid w:val="000E35EA"/>
    <w:rsid w:val="000E5613"/>
    <w:rsid w:val="000F052E"/>
    <w:rsid w:val="000F0B47"/>
    <w:rsid w:val="000F1AED"/>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71AB"/>
    <w:rsid w:val="00133187"/>
    <w:rsid w:val="001417FD"/>
    <w:rsid w:val="00142E91"/>
    <w:rsid w:val="00144F71"/>
    <w:rsid w:val="00145BA3"/>
    <w:rsid w:val="00147306"/>
    <w:rsid w:val="00150126"/>
    <w:rsid w:val="00150DB5"/>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6AC9"/>
    <w:rsid w:val="00196D57"/>
    <w:rsid w:val="001A0611"/>
    <w:rsid w:val="001A23EB"/>
    <w:rsid w:val="001A3EDE"/>
    <w:rsid w:val="001A4157"/>
    <w:rsid w:val="001A48F8"/>
    <w:rsid w:val="001A79EF"/>
    <w:rsid w:val="001A7BAE"/>
    <w:rsid w:val="001A7CBA"/>
    <w:rsid w:val="001B3107"/>
    <w:rsid w:val="001B37D9"/>
    <w:rsid w:val="001B6085"/>
    <w:rsid w:val="001B630A"/>
    <w:rsid w:val="001C1D6F"/>
    <w:rsid w:val="001C4C18"/>
    <w:rsid w:val="001D0A2F"/>
    <w:rsid w:val="001D2C97"/>
    <w:rsid w:val="001D5D5B"/>
    <w:rsid w:val="001E1981"/>
    <w:rsid w:val="001E2889"/>
    <w:rsid w:val="001E2E55"/>
    <w:rsid w:val="001E3AAB"/>
    <w:rsid w:val="001E5F77"/>
    <w:rsid w:val="001E73A2"/>
    <w:rsid w:val="001F087E"/>
    <w:rsid w:val="001F1527"/>
    <w:rsid w:val="001F2583"/>
    <w:rsid w:val="001F320D"/>
    <w:rsid w:val="001F38A6"/>
    <w:rsid w:val="001F4309"/>
    <w:rsid w:val="001F6CAA"/>
    <w:rsid w:val="00201996"/>
    <w:rsid w:val="00205146"/>
    <w:rsid w:val="00207C01"/>
    <w:rsid w:val="002103A8"/>
    <w:rsid w:val="00215694"/>
    <w:rsid w:val="00215E94"/>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81F51"/>
    <w:rsid w:val="00282F8F"/>
    <w:rsid w:val="00286BB8"/>
    <w:rsid w:val="00287C0E"/>
    <w:rsid w:val="00287E19"/>
    <w:rsid w:val="00292F95"/>
    <w:rsid w:val="00296C78"/>
    <w:rsid w:val="00297E5E"/>
    <w:rsid w:val="002A139F"/>
    <w:rsid w:val="002A1699"/>
    <w:rsid w:val="002A21C9"/>
    <w:rsid w:val="002A3975"/>
    <w:rsid w:val="002A41BF"/>
    <w:rsid w:val="002B4A4C"/>
    <w:rsid w:val="002B6D11"/>
    <w:rsid w:val="002B7326"/>
    <w:rsid w:val="002B7C95"/>
    <w:rsid w:val="002C04F2"/>
    <w:rsid w:val="002C07B4"/>
    <w:rsid w:val="002C669C"/>
    <w:rsid w:val="002D2C25"/>
    <w:rsid w:val="002D4028"/>
    <w:rsid w:val="002D5E55"/>
    <w:rsid w:val="002D77BE"/>
    <w:rsid w:val="002E04A2"/>
    <w:rsid w:val="002E2015"/>
    <w:rsid w:val="002E234F"/>
    <w:rsid w:val="002E270F"/>
    <w:rsid w:val="002E48B7"/>
    <w:rsid w:val="002E50BE"/>
    <w:rsid w:val="002E5465"/>
    <w:rsid w:val="002E7386"/>
    <w:rsid w:val="002E780A"/>
    <w:rsid w:val="002F2BA9"/>
    <w:rsid w:val="002F4B66"/>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4B85"/>
    <w:rsid w:val="003A6CDA"/>
    <w:rsid w:val="003B01A3"/>
    <w:rsid w:val="003B0D43"/>
    <w:rsid w:val="003B1255"/>
    <w:rsid w:val="003B5240"/>
    <w:rsid w:val="003B61CA"/>
    <w:rsid w:val="003B7F8F"/>
    <w:rsid w:val="003C00EF"/>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756A"/>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331C"/>
    <w:rsid w:val="004E4362"/>
    <w:rsid w:val="004E4CC5"/>
    <w:rsid w:val="004E640C"/>
    <w:rsid w:val="004F0914"/>
    <w:rsid w:val="004F609D"/>
    <w:rsid w:val="004F68F1"/>
    <w:rsid w:val="004F76B5"/>
    <w:rsid w:val="0050083C"/>
    <w:rsid w:val="00502AC7"/>
    <w:rsid w:val="00503D9C"/>
    <w:rsid w:val="00504BF2"/>
    <w:rsid w:val="00513D05"/>
    <w:rsid w:val="00515BE6"/>
    <w:rsid w:val="00517164"/>
    <w:rsid w:val="00521ACE"/>
    <w:rsid w:val="00533E84"/>
    <w:rsid w:val="00534BD7"/>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6282"/>
    <w:rsid w:val="005B5FA1"/>
    <w:rsid w:val="005B6B82"/>
    <w:rsid w:val="005B791E"/>
    <w:rsid w:val="005B7E9D"/>
    <w:rsid w:val="005C1FA5"/>
    <w:rsid w:val="005C21DA"/>
    <w:rsid w:val="005C2A72"/>
    <w:rsid w:val="005C480D"/>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02F9"/>
    <w:rsid w:val="00602323"/>
    <w:rsid w:val="00604AA6"/>
    <w:rsid w:val="006078BF"/>
    <w:rsid w:val="006129D8"/>
    <w:rsid w:val="00616FAC"/>
    <w:rsid w:val="00617AB9"/>
    <w:rsid w:val="00617DDD"/>
    <w:rsid w:val="00620D69"/>
    <w:rsid w:val="006220BD"/>
    <w:rsid w:val="00622BF2"/>
    <w:rsid w:val="00623D36"/>
    <w:rsid w:val="00623E6C"/>
    <w:rsid w:val="00624555"/>
    <w:rsid w:val="00625ABA"/>
    <w:rsid w:val="00626459"/>
    <w:rsid w:val="00630334"/>
    <w:rsid w:val="00631720"/>
    <w:rsid w:val="006319C6"/>
    <w:rsid w:val="006342B2"/>
    <w:rsid w:val="00634972"/>
    <w:rsid w:val="00635057"/>
    <w:rsid w:val="00636A70"/>
    <w:rsid w:val="00637370"/>
    <w:rsid w:val="00637774"/>
    <w:rsid w:val="006409C0"/>
    <w:rsid w:val="00642B69"/>
    <w:rsid w:val="00642F26"/>
    <w:rsid w:val="00647143"/>
    <w:rsid w:val="006503D9"/>
    <w:rsid w:val="00653E38"/>
    <w:rsid w:val="006545D7"/>
    <w:rsid w:val="00656813"/>
    <w:rsid w:val="00661FFD"/>
    <w:rsid w:val="00662931"/>
    <w:rsid w:val="00662F9B"/>
    <w:rsid w:val="00663217"/>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9D0"/>
    <w:rsid w:val="00691825"/>
    <w:rsid w:val="00694187"/>
    <w:rsid w:val="006949E2"/>
    <w:rsid w:val="00697B08"/>
    <w:rsid w:val="006A0343"/>
    <w:rsid w:val="006A1276"/>
    <w:rsid w:val="006A228A"/>
    <w:rsid w:val="006A256A"/>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6C31"/>
    <w:rsid w:val="00767AF9"/>
    <w:rsid w:val="00770935"/>
    <w:rsid w:val="00776DA3"/>
    <w:rsid w:val="0078484D"/>
    <w:rsid w:val="007853D4"/>
    <w:rsid w:val="007868D7"/>
    <w:rsid w:val="00786CB2"/>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2804"/>
    <w:rsid w:val="007B3DB0"/>
    <w:rsid w:val="007B4A4F"/>
    <w:rsid w:val="007B62CC"/>
    <w:rsid w:val="007C329C"/>
    <w:rsid w:val="007C3869"/>
    <w:rsid w:val="007C4CF5"/>
    <w:rsid w:val="007C7EE5"/>
    <w:rsid w:val="007D0CB8"/>
    <w:rsid w:val="007D17A3"/>
    <w:rsid w:val="007D3C27"/>
    <w:rsid w:val="007D531C"/>
    <w:rsid w:val="007E2722"/>
    <w:rsid w:val="007E3D50"/>
    <w:rsid w:val="007E5408"/>
    <w:rsid w:val="007E6698"/>
    <w:rsid w:val="007F1377"/>
    <w:rsid w:val="007F2C8D"/>
    <w:rsid w:val="007F31FE"/>
    <w:rsid w:val="0080080C"/>
    <w:rsid w:val="008054B1"/>
    <w:rsid w:val="00805A76"/>
    <w:rsid w:val="00807E9E"/>
    <w:rsid w:val="00810B0B"/>
    <w:rsid w:val="00812DCC"/>
    <w:rsid w:val="00816EA0"/>
    <w:rsid w:val="008202D6"/>
    <w:rsid w:val="00821C96"/>
    <w:rsid w:val="0082326F"/>
    <w:rsid w:val="00823363"/>
    <w:rsid w:val="00823A0C"/>
    <w:rsid w:val="008311CF"/>
    <w:rsid w:val="00834D3C"/>
    <w:rsid w:val="008401CE"/>
    <w:rsid w:val="008406D1"/>
    <w:rsid w:val="008417CA"/>
    <w:rsid w:val="00842A6E"/>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AAF"/>
    <w:rsid w:val="008D4A0E"/>
    <w:rsid w:val="008D5AB6"/>
    <w:rsid w:val="008D5FA7"/>
    <w:rsid w:val="008D60D9"/>
    <w:rsid w:val="008D64C5"/>
    <w:rsid w:val="008E1102"/>
    <w:rsid w:val="008E3678"/>
    <w:rsid w:val="008E39CB"/>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BF1"/>
    <w:rsid w:val="00962FF7"/>
    <w:rsid w:val="009652E4"/>
    <w:rsid w:val="00965ED1"/>
    <w:rsid w:val="009705F4"/>
    <w:rsid w:val="009706FE"/>
    <w:rsid w:val="00971A89"/>
    <w:rsid w:val="0097260F"/>
    <w:rsid w:val="009754C1"/>
    <w:rsid w:val="00980B88"/>
    <w:rsid w:val="00981213"/>
    <w:rsid w:val="00981518"/>
    <w:rsid w:val="009820B4"/>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D25"/>
    <w:rsid w:val="00A32407"/>
    <w:rsid w:val="00A32739"/>
    <w:rsid w:val="00A33F6E"/>
    <w:rsid w:val="00A347C6"/>
    <w:rsid w:val="00A36179"/>
    <w:rsid w:val="00A426F5"/>
    <w:rsid w:val="00A42D17"/>
    <w:rsid w:val="00A455E4"/>
    <w:rsid w:val="00A46484"/>
    <w:rsid w:val="00A51212"/>
    <w:rsid w:val="00A517BE"/>
    <w:rsid w:val="00A5243E"/>
    <w:rsid w:val="00A54398"/>
    <w:rsid w:val="00A54F38"/>
    <w:rsid w:val="00A56D55"/>
    <w:rsid w:val="00A61600"/>
    <w:rsid w:val="00A61B04"/>
    <w:rsid w:val="00A62685"/>
    <w:rsid w:val="00A63068"/>
    <w:rsid w:val="00A639B3"/>
    <w:rsid w:val="00A65072"/>
    <w:rsid w:val="00A67746"/>
    <w:rsid w:val="00A70035"/>
    <w:rsid w:val="00A73C06"/>
    <w:rsid w:val="00A7403F"/>
    <w:rsid w:val="00A7461D"/>
    <w:rsid w:val="00A74720"/>
    <w:rsid w:val="00A75B84"/>
    <w:rsid w:val="00A76722"/>
    <w:rsid w:val="00A76DD3"/>
    <w:rsid w:val="00A83A56"/>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350"/>
    <w:rsid w:val="00B329C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1286"/>
    <w:rsid w:val="00C1149C"/>
    <w:rsid w:val="00C12361"/>
    <w:rsid w:val="00C129CD"/>
    <w:rsid w:val="00C12A03"/>
    <w:rsid w:val="00C13BE7"/>
    <w:rsid w:val="00C155F4"/>
    <w:rsid w:val="00C16738"/>
    <w:rsid w:val="00C21116"/>
    <w:rsid w:val="00C21C3D"/>
    <w:rsid w:val="00C23C1C"/>
    <w:rsid w:val="00C24122"/>
    <w:rsid w:val="00C2684E"/>
    <w:rsid w:val="00C30065"/>
    <w:rsid w:val="00C3353B"/>
    <w:rsid w:val="00C34CD1"/>
    <w:rsid w:val="00C359FB"/>
    <w:rsid w:val="00C376AB"/>
    <w:rsid w:val="00C44380"/>
    <w:rsid w:val="00C5121C"/>
    <w:rsid w:val="00C5526D"/>
    <w:rsid w:val="00C55C6D"/>
    <w:rsid w:val="00C56F57"/>
    <w:rsid w:val="00C57F78"/>
    <w:rsid w:val="00C632AF"/>
    <w:rsid w:val="00C63AC0"/>
    <w:rsid w:val="00C63E25"/>
    <w:rsid w:val="00C6598F"/>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17F"/>
    <w:rsid w:val="00CA2488"/>
    <w:rsid w:val="00CA2502"/>
    <w:rsid w:val="00CA5C6A"/>
    <w:rsid w:val="00CA6774"/>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3310"/>
    <w:rsid w:val="00CE439A"/>
    <w:rsid w:val="00CE448D"/>
    <w:rsid w:val="00CE51A5"/>
    <w:rsid w:val="00CE72D3"/>
    <w:rsid w:val="00CF0A6A"/>
    <w:rsid w:val="00CF26A9"/>
    <w:rsid w:val="00CF51F3"/>
    <w:rsid w:val="00CF5F9D"/>
    <w:rsid w:val="00CF6060"/>
    <w:rsid w:val="00D00185"/>
    <w:rsid w:val="00D023C1"/>
    <w:rsid w:val="00D0261D"/>
    <w:rsid w:val="00D0380D"/>
    <w:rsid w:val="00D0428D"/>
    <w:rsid w:val="00D058B9"/>
    <w:rsid w:val="00D06507"/>
    <w:rsid w:val="00D15118"/>
    <w:rsid w:val="00D15FB3"/>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9ED"/>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A7D8B"/>
    <w:rsid w:val="00DA7ED0"/>
    <w:rsid w:val="00DB01F2"/>
    <w:rsid w:val="00DB18F7"/>
    <w:rsid w:val="00DB2843"/>
    <w:rsid w:val="00DB3517"/>
    <w:rsid w:val="00DB56DC"/>
    <w:rsid w:val="00DB5A7D"/>
    <w:rsid w:val="00DC02FE"/>
    <w:rsid w:val="00DC0BA1"/>
    <w:rsid w:val="00DC2287"/>
    <w:rsid w:val="00DC2929"/>
    <w:rsid w:val="00DC2C78"/>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6031"/>
    <w:rsid w:val="00E06F4E"/>
    <w:rsid w:val="00E118A7"/>
    <w:rsid w:val="00E133AB"/>
    <w:rsid w:val="00E14C64"/>
    <w:rsid w:val="00E21539"/>
    <w:rsid w:val="00E23ABB"/>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3A4D"/>
    <w:rsid w:val="00E840E6"/>
    <w:rsid w:val="00E861C4"/>
    <w:rsid w:val="00E87C76"/>
    <w:rsid w:val="00E95DE7"/>
    <w:rsid w:val="00EA455C"/>
    <w:rsid w:val="00EA706C"/>
    <w:rsid w:val="00EB0D5D"/>
    <w:rsid w:val="00EB0F0A"/>
    <w:rsid w:val="00EB209C"/>
    <w:rsid w:val="00EB504E"/>
    <w:rsid w:val="00EB54FF"/>
    <w:rsid w:val="00EB7CB3"/>
    <w:rsid w:val="00EC33AB"/>
    <w:rsid w:val="00ED0C06"/>
    <w:rsid w:val="00ED3896"/>
    <w:rsid w:val="00ED38CE"/>
    <w:rsid w:val="00EE180D"/>
    <w:rsid w:val="00EE6C6F"/>
    <w:rsid w:val="00EE7B67"/>
    <w:rsid w:val="00EF18D3"/>
    <w:rsid w:val="00EF4E01"/>
    <w:rsid w:val="00EF56E5"/>
    <w:rsid w:val="00F010F8"/>
    <w:rsid w:val="00F04E63"/>
    <w:rsid w:val="00F0515C"/>
    <w:rsid w:val="00F064D3"/>
    <w:rsid w:val="00F10544"/>
    <w:rsid w:val="00F12EE0"/>
    <w:rsid w:val="00F13439"/>
    <w:rsid w:val="00F1397C"/>
    <w:rsid w:val="00F1731B"/>
    <w:rsid w:val="00F22808"/>
    <w:rsid w:val="00F228AF"/>
    <w:rsid w:val="00F22F0A"/>
    <w:rsid w:val="00F23405"/>
    <w:rsid w:val="00F25149"/>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20.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4</TotalTime>
  <Pages>54</Pages>
  <Words>35741</Words>
  <Characters>203725</Characters>
  <Application>Microsoft Office Word</Application>
  <DocSecurity>0</DocSecurity>
  <Lines>1697</Lines>
  <Paragraphs>47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8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19</cp:revision>
  <dcterms:created xsi:type="dcterms:W3CDTF">2022-11-15T14:32:00Z</dcterms:created>
  <dcterms:modified xsi:type="dcterms:W3CDTF">2022-11-16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